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DE39F2" w14:textId="77777777" w:rsidR="00FA5D94" w:rsidRPr="00FA5D94" w:rsidRDefault="00FA5D94" w:rsidP="00FA5D94">
      <w:pPr>
        <w:jc w:val="center"/>
      </w:pPr>
      <w:r w:rsidRPr="00FA5D94">
        <w:t>UNIVERSIDAD ESTATAL A DISTANCIA</w:t>
      </w:r>
    </w:p>
    <w:p w14:paraId="2E61F585" w14:textId="77777777" w:rsidR="00FA5D94" w:rsidRPr="00FA5D94" w:rsidRDefault="00FA5D94" w:rsidP="00FA5D94">
      <w:pPr>
        <w:jc w:val="center"/>
      </w:pPr>
      <w:r w:rsidRPr="00FA5D94">
        <w:t>ESCUELA DE CIENCIAS EXACTAS Y NATURALES</w:t>
      </w:r>
    </w:p>
    <w:p w14:paraId="7F14CBD9" w14:textId="77777777" w:rsidR="00FA5D94" w:rsidRPr="00FA5D94" w:rsidRDefault="00FA5D94" w:rsidP="00FA5D94">
      <w:pPr>
        <w:jc w:val="center"/>
      </w:pPr>
      <w:r w:rsidRPr="00FA5D94">
        <w:t>CARRERA INGENIERÍA INFORMÁTICA</w:t>
      </w:r>
    </w:p>
    <w:p w14:paraId="5BDD508C" w14:textId="77777777" w:rsidR="00FA5D94" w:rsidRPr="00FA5D94" w:rsidRDefault="00FA5D94" w:rsidP="00FA5D94">
      <w:pPr>
        <w:jc w:val="center"/>
      </w:pPr>
      <w:r w:rsidRPr="00FA5D94">
        <w:t>CATEDRA DESARROLLO DE SISTEMAS</w:t>
      </w:r>
    </w:p>
    <w:p w14:paraId="5467E97E" w14:textId="77777777" w:rsidR="00FA5D94" w:rsidRPr="00FA5D94" w:rsidRDefault="00FA5D94" w:rsidP="00FA5D94">
      <w:pPr>
        <w:jc w:val="center"/>
      </w:pPr>
      <w:r w:rsidRPr="00FA5D94">
        <w:t>00881 – Sistemas Operativos</w:t>
      </w:r>
    </w:p>
    <w:p w14:paraId="3175706C" w14:textId="28512598" w:rsidR="00FA5D94" w:rsidRPr="00FA5D94" w:rsidRDefault="001E0857" w:rsidP="00FA5D94">
      <w:pPr>
        <w:jc w:val="center"/>
      </w:pPr>
      <w:r>
        <w:t>Proyecto final</w:t>
      </w:r>
    </w:p>
    <w:p w14:paraId="5DDF99DE" w14:textId="77777777" w:rsidR="00895ADD" w:rsidRDefault="00895ADD" w:rsidP="00895ADD">
      <w:pPr>
        <w:jc w:val="center"/>
      </w:pPr>
      <w:r>
        <w:t>Estudiante:</w:t>
      </w:r>
    </w:p>
    <w:p w14:paraId="661EB582" w14:textId="77777777" w:rsidR="00895ADD" w:rsidRDefault="00895ADD" w:rsidP="00895ADD">
      <w:pPr>
        <w:jc w:val="center"/>
      </w:pPr>
      <w:r>
        <w:t>Francisco Campos Sandi</w:t>
      </w:r>
    </w:p>
    <w:p w14:paraId="43263097" w14:textId="77777777" w:rsidR="00895ADD" w:rsidRDefault="00895ADD" w:rsidP="00895ADD">
      <w:pPr>
        <w:jc w:val="center"/>
      </w:pPr>
      <w:r>
        <w:t>Cédula:114750560</w:t>
      </w:r>
    </w:p>
    <w:p w14:paraId="2B22EE11" w14:textId="77777777" w:rsidR="00895ADD" w:rsidRDefault="00895ADD" w:rsidP="00895ADD">
      <w:pPr>
        <w:jc w:val="center"/>
      </w:pPr>
    </w:p>
    <w:p w14:paraId="7613DA83" w14:textId="77777777" w:rsidR="00895ADD" w:rsidRDefault="00895ADD" w:rsidP="00895ADD">
      <w:pPr>
        <w:jc w:val="center"/>
      </w:pPr>
      <w:r>
        <w:t xml:space="preserve">Sede Universitaria: </w:t>
      </w:r>
    </w:p>
    <w:p w14:paraId="72B2D9B5" w14:textId="77777777" w:rsidR="00895ADD" w:rsidRDefault="00895ADD" w:rsidP="00895ADD">
      <w:pPr>
        <w:jc w:val="center"/>
      </w:pPr>
      <w:r>
        <w:t>San Vito</w:t>
      </w:r>
    </w:p>
    <w:p w14:paraId="5256FA5A" w14:textId="77777777" w:rsidR="00895ADD" w:rsidRDefault="00895ADD" w:rsidP="00895ADD">
      <w:pPr>
        <w:jc w:val="center"/>
      </w:pPr>
    </w:p>
    <w:p w14:paraId="6DCF2370" w14:textId="77777777" w:rsidR="00895ADD" w:rsidRDefault="00895ADD" w:rsidP="00895ADD">
      <w:pPr>
        <w:jc w:val="center"/>
      </w:pPr>
      <w:r>
        <w:t>Docente:</w:t>
      </w:r>
    </w:p>
    <w:p w14:paraId="3E8F6A3C" w14:textId="77777777" w:rsidR="00895ADD" w:rsidRDefault="00895ADD" w:rsidP="00895ADD">
      <w:pPr>
        <w:jc w:val="center"/>
      </w:pPr>
      <w:r w:rsidRPr="00045203">
        <w:t>Bernarda Delgado Molina</w:t>
      </w:r>
    </w:p>
    <w:p w14:paraId="36EF04FE" w14:textId="0A9F4564" w:rsidR="00FA5D94" w:rsidRDefault="00FA5D94" w:rsidP="00FA5D94">
      <w:pPr>
        <w:jc w:val="center"/>
      </w:pPr>
    </w:p>
    <w:p w14:paraId="1B35BAE3" w14:textId="774F5AB9" w:rsidR="00FA5D94" w:rsidRDefault="00FA5D94" w:rsidP="00FA5D94">
      <w:pPr>
        <w:jc w:val="center"/>
      </w:pPr>
    </w:p>
    <w:p w14:paraId="3A585741" w14:textId="7A8E2344" w:rsidR="00FA5D94" w:rsidRDefault="00FA5D94" w:rsidP="00FA5D94">
      <w:pPr>
        <w:jc w:val="center"/>
      </w:pPr>
    </w:p>
    <w:p w14:paraId="39EBF29F" w14:textId="2BC78E9C" w:rsidR="00201DC2" w:rsidRDefault="00201DC2" w:rsidP="00FA5D94">
      <w:pPr>
        <w:jc w:val="center"/>
      </w:pPr>
    </w:p>
    <w:p w14:paraId="21B6D023" w14:textId="77777777" w:rsidR="00201DC2" w:rsidRDefault="00201DC2" w:rsidP="00FA5D94">
      <w:pPr>
        <w:jc w:val="center"/>
      </w:pPr>
    </w:p>
    <w:sdt>
      <w:sdtPr>
        <w:rPr>
          <w:rFonts w:ascii="Arial" w:eastAsiaTheme="minorHAnsi" w:hAnsi="Arial" w:cstheme="minorBidi"/>
          <w:color w:val="auto"/>
          <w:sz w:val="22"/>
          <w:szCs w:val="22"/>
          <w:lang w:val="es-ES" w:eastAsia="en-US"/>
        </w:rPr>
        <w:id w:val="-652223574"/>
        <w:docPartObj>
          <w:docPartGallery w:val="Table of Contents"/>
          <w:docPartUnique/>
        </w:docPartObj>
      </w:sdtPr>
      <w:sdtEndPr>
        <w:rPr>
          <w:b/>
          <w:bCs/>
        </w:rPr>
      </w:sdtEndPr>
      <w:sdtContent>
        <w:p w14:paraId="694505B8" w14:textId="624EE8DD" w:rsidR="00201DC2" w:rsidRPr="00F84067" w:rsidRDefault="00201DC2" w:rsidP="007F13F4">
          <w:pPr>
            <w:pStyle w:val="TtuloTDC"/>
            <w:spacing w:line="600" w:lineRule="auto"/>
            <w:jc w:val="center"/>
            <w:rPr>
              <w:rFonts w:ascii="Arial" w:hAnsi="Arial" w:cs="Arial"/>
              <w:b/>
              <w:bCs/>
              <w:color w:val="auto"/>
              <w:sz w:val="40"/>
              <w:szCs w:val="40"/>
            </w:rPr>
          </w:pPr>
          <w:r w:rsidRPr="00F84067">
            <w:rPr>
              <w:rFonts w:ascii="Arial" w:hAnsi="Arial" w:cs="Arial"/>
              <w:b/>
              <w:bCs/>
              <w:color w:val="auto"/>
              <w:sz w:val="40"/>
              <w:szCs w:val="40"/>
              <w:lang w:val="es-ES"/>
            </w:rPr>
            <w:t>Contenido</w:t>
          </w:r>
        </w:p>
        <w:p w14:paraId="18AA6EF2" w14:textId="1B3073F8" w:rsidR="00015B98" w:rsidRDefault="00201DC2">
          <w:pPr>
            <w:pStyle w:val="TDC1"/>
            <w:tabs>
              <w:tab w:val="right" w:leader="dot" w:pos="9350"/>
            </w:tabs>
            <w:rPr>
              <w:rFonts w:asciiTheme="minorHAnsi" w:eastAsiaTheme="minorEastAsia" w:hAnsiTheme="minorHAnsi"/>
              <w:noProof/>
              <w:lang w:eastAsia="es-CR"/>
            </w:rPr>
          </w:pPr>
          <w:r w:rsidRPr="00F84067">
            <w:fldChar w:fldCharType="begin"/>
          </w:r>
          <w:r w:rsidRPr="00F84067">
            <w:instrText xml:space="preserve"> TOC \o "1-3" \h \z \u </w:instrText>
          </w:r>
          <w:r w:rsidRPr="00F84067">
            <w:fldChar w:fldCharType="separate"/>
          </w:r>
          <w:hyperlink w:anchor="_Toc173760741" w:history="1">
            <w:r w:rsidR="00015B98" w:rsidRPr="00037958">
              <w:rPr>
                <w:rStyle w:val="Hipervnculo"/>
                <w:noProof/>
              </w:rPr>
              <w:t>Introducción</w:t>
            </w:r>
            <w:r w:rsidR="00015B98">
              <w:rPr>
                <w:noProof/>
                <w:webHidden/>
              </w:rPr>
              <w:tab/>
            </w:r>
            <w:r w:rsidR="00015B98">
              <w:rPr>
                <w:noProof/>
                <w:webHidden/>
              </w:rPr>
              <w:fldChar w:fldCharType="begin"/>
            </w:r>
            <w:r w:rsidR="00015B98">
              <w:rPr>
                <w:noProof/>
                <w:webHidden/>
              </w:rPr>
              <w:instrText xml:space="preserve"> PAGEREF _Toc173760741 \h </w:instrText>
            </w:r>
            <w:r w:rsidR="00015B98">
              <w:rPr>
                <w:noProof/>
                <w:webHidden/>
              </w:rPr>
            </w:r>
            <w:r w:rsidR="00015B98">
              <w:rPr>
                <w:noProof/>
                <w:webHidden/>
              </w:rPr>
              <w:fldChar w:fldCharType="separate"/>
            </w:r>
            <w:r w:rsidR="00015B98">
              <w:rPr>
                <w:noProof/>
                <w:webHidden/>
              </w:rPr>
              <w:t>3</w:t>
            </w:r>
            <w:r w:rsidR="00015B98">
              <w:rPr>
                <w:noProof/>
                <w:webHidden/>
              </w:rPr>
              <w:fldChar w:fldCharType="end"/>
            </w:r>
          </w:hyperlink>
        </w:p>
        <w:p w14:paraId="5D6EF362" w14:textId="7C162A20" w:rsidR="00015B98" w:rsidRDefault="00015B98">
          <w:pPr>
            <w:pStyle w:val="TDC1"/>
            <w:tabs>
              <w:tab w:val="right" w:leader="dot" w:pos="9350"/>
            </w:tabs>
            <w:rPr>
              <w:rFonts w:asciiTheme="minorHAnsi" w:eastAsiaTheme="minorEastAsia" w:hAnsiTheme="minorHAnsi"/>
              <w:noProof/>
              <w:lang w:eastAsia="es-CR"/>
            </w:rPr>
          </w:pPr>
          <w:hyperlink w:anchor="_Toc173760742" w:history="1">
            <w:r w:rsidRPr="00037958">
              <w:rPr>
                <w:rStyle w:val="Hipervnculo"/>
                <w:noProof/>
              </w:rPr>
              <w:t>Desarrollo</w:t>
            </w:r>
            <w:r>
              <w:rPr>
                <w:noProof/>
                <w:webHidden/>
              </w:rPr>
              <w:tab/>
            </w:r>
            <w:r>
              <w:rPr>
                <w:noProof/>
                <w:webHidden/>
              </w:rPr>
              <w:fldChar w:fldCharType="begin"/>
            </w:r>
            <w:r>
              <w:rPr>
                <w:noProof/>
                <w:webHidden/>
              </w:rPr>
              <w:instrText xml:space="preserve"> PAGEREF _Toc173760742 \h </w:instrText>
            </w:r>
            <w:r>
              <w:rPr>
                <w:noProof/>
                <w:webHidden/>
              </w:rPr>
            </w:r>
            <w:r>
              <w:rPr>
                <w:noProof/>
                <w:webHidden/>
              </w:rPr>
              <w:fldChar w:fldCharType="separate"/>
            </w:r>
            <w:r>
              <w:rPr>
                <w:noProof/>
                <w:webHidden/>
              </w:rPr>
              <w:t>4</w:t>
            </w:r>
            <w:r>
              <w:rPr>
                <w:noProof/>
                <w:webHidden/>
              </w:rPr>
              <w:fldChar w:fldCharType="end"/>
            </w:r>
          </w:hyperlink>
        </w:p>
        <w:p w14:paraId="047BDCA8" w14:textId="361FC4E6" w:rsidR="00015B98" w:rsidRDefault="00015B98">
          <w:pPr>
            <w:pStyle w:val="TDC2"/>
            <w:tabs>
              <w:tab w:val="right" w:leader="dot" w:pos="9350"/>
            </w:tabs>
            <w:rPr>
              <w:rFonts w:asciiTheme="minorHAnsi" w:eastAsiaTheme="minorEastAsia" w:hAnsiTheme="minorHAnsi"/>
              <w:noProof/>
              <w:lang w:eastAsia="es-CR"/>
            </w:rPr>
          </w:pPr>
          <w:hyperlink w:anchor="_Toc173760743" w:history="1">
            <w:r w:rsidRPr="00037958">
              <w:rPr>
                <w:rStyle w:val="Hipervnculo"/>
                <w:noProof/>
              </w:rPr>
              <w:t>Definición algoritmo Banquero</w:t>
            </w:r>
            <w:r>
              <w:rPr>
                <w:noProof/>
                <w:webHidden/>
              </w:rPr>
              <w:tab/>
            </w:r>
            <w:r>
              <w:rPr>
                <w:noProof/>
                <w:webHidden/>
              </w:rPr>
              <w:fldChar w:fldCharType="begin"/>
            </w:r>
            <w:r>
              <w:rPr>
                <w:noProof/>
                <w:webHidden/>
              </w:rPr>
              <w:instrText xml:space="preserve"> PAGEREF _Toc173760743 \h </w:instrText>
            </w:r>
            <w:r>
              <w:rPr>
                <w:noProof/>
                <w:webHidden/>
              </w:rPr>
            </w:r>
            <w:r>
              <w:rPr>
                <w:noProof/>
                <w:webHidden/>
              </w:rPr>
              <w:fldChar w:fldCharType="separate"/>
            </w:r>
            <w:r>
              <w:rPr>
                <w:noProof/>
                <w:webHidden/>
              </w:rPr>
              <w:t>4</w:t>
            </w:r>
            <w:r>
              <w:rPr>
                <w:noProof/>
                <w:webHidden/>
              </w:rPr>
              <w:fldChar w:fldCharType="end"/>
            </w:r>
          </w:hyperlink>
        </w:p>
        <w:p w14:paraId="1ECCDBA5" w14:textId="30D1BB89" w:rsidR="00015B98" w:rsidRDefault="00015B98">
          <w:pPr>
            <w:pStyle w:val="TDC2"/>
            <w:tabs>
              <w:tab w:val="right" w:leader="dot" w:pos="9350"/>
            </w:tabs>
            <w:rPr>
              <w:rFonts w:asciiTheme="minorHAnsi" w:eastAsiaTheme="minorEastAsia" w:hAnsiTheme="minorHAnsi"/>
              <w:noProof/>
              <w:lang w:eastAsia="es-CR"/>
            </w:rPr>
          </w:pPr>
          <w:hyperlink w:anchor="_Toc173760744" w:history="1">
            <w:r w:rsidRPr="00037958">
              <w:rPr>
                <w:rStyle w:val="Hipervnculo"/>
                <w:noProof/>
              </w:rPr>
              <w:t>Ventajas y desventajas:</w:t>
            </w:r>
            <w:r>
              <w:rPr>
                <w:noProof/>
                <w:webHidden/>
              </w:rPr>
              <w:tab/>
            </w:r>
            <w:r>
              <w:rPr>
                <w:noProof/>
                <w:webHidden/>
              </w:rPr>
              <w:fldChar w:fldCharType="begin"/>
            </w:r>
            <w:r>
              <w:rPr>
                <w:noProof/>
                <w:webHidden/>
              </w:rPr>
              <w:instrText xml:space="preserve"> PAGEREF _Toc173760744 \h </w:instrText>
            </w:r>
            <w:r>
              <w:rPr>
                <w:noProof/>
                <w:webHidden/>
              </w:rPr>
            </w:r>
            <w:r>
              <w:rPr>
                <w:noProof/>
                <w:webHidden/>
              </w:rPr>
              <w:fldChar w:fldCharType="separate"/>
            </w:r>
            <w:r>
              <w:rPr>
                <w:noProof/>
                <w:webHidden/>
              </w:rPr>
              <w:t>5</w:t>
            </w:r>
            <w:r>
              <w:rPr>
                <w:noProof/>
                <w:webHidden/>
              </w:rPr>
              <w:fldChar w:fldCharType="end"/>
            </w:r>
          </w:hyperlink>
        </w:p>
        <w:p w14:paraId="34130EC7" w14:textId="1A684DBA" w:rsidR="00015B98" w:rsidRDefault="00015B98">
          <w:pPr>
            <w:pStyle w:val="TDC3"/>
            <w:tabs>
              <w:tab w:val="right" w:leader="dot" w:pos="9350"/>
            </w:tabs>
            <w:rPr>
              <w:rFonts w:asciiTheme="minorHAnsi" w:eastAsiaTheme="minorEastAsia" w:hAnsiTheme="minorHAnsi"/>
              <w:noProof/>
              <w:lang w:eastAsia="es-CR"/>
            </w:rPr>
          </w:pPr>
          <w:hyperlink w:anchor="_Toc173760745" w:history="1">
            <w:r w:rsidRPr="00037958">
              <w:rPr>
                <w:rStyle w:val="Hipervnculo"/>
                <w:noProof/>
              </w:rPr>
              <w:t>Ventajas:</w:t>
            </w:r>
            <w:r>
              <w:rPr>
                <w:noProof/>
                <w:webHidden/>
              </w:rPr>
              <w:tab/>
            </w:r>
            <w:r>
              <w:rPr>
                <w:noProof/>
                <w:webHidden/>
              </w:rPr>
              <w:fldChar w:fldCharType="begin"/>
            </w:r>
            <w:r>
              <w:rPr>
                <w:noProof/>
                <w:webHidden/>
              </w:rPr>
              <w:instrText xml:space="preserve"> PAGEREF _Toc173760745 \h </w:instrText>
            </w:r>
            <w:r>
              <w:rPr>
                <w:noProof/>
                <w:webHidden/>
              </w:rPr>
            </w:r>
            <w:r>
              <w:rPr>
                <w:noProof/>
                <w:webHidden/>
              </w:rPr>
              <w:fldChar w:fldCharType="separate"/>
            </w:r>
            <w:r>
              <w:rPr>
                <w:noProof/>
                <w:webHidden/>
              </w:rPr>
              <w:t>5</w:t>
            </w:r>
            <w:r>
              <w:rPr>
                <w:noProof/>
                <w:webHidden/>
              </w:rPr>
              <w:fldChar w:fldCharType="end"/>
            </w:r>
          </w:hyperlink>
        </w:p>
        <w:p w14:paraId="5A2AA6DB" w14:textId="30EADC8C" w:rsidR="00015B98" w:rsidRDefault="00015B98">
          <w:pPr>
            <w:pStyle w:val="TDC1"/>
            <w:tabs>
              <w:tab w:val="right" w:leader="dot" w:pos="9350"/>
            </w:tabs>
            <w:rPr>
              <w:rFonts w:asciiTheme="minorHAnsi" w:eastAsiaTheme="minorEastAsia" w:hAnsiTheme="minorHAnsi"/>
              <w:noProof/>
              <w:lang w:eastAsia="es-CR"/>
            </w:rPr>
          </w:pPr>
          <w:hyperlink w:anchor="_Toc173760746" w:history="1">
            <w:r w:rsidRPr="00037958">
              <w:rPr>
                <w:rStyle w:val="Hipervnculo"/>
                <w:noProof/>
              </w:rPr>
              <w:t>Manual de usuario para la simulación de estacionamiento</w:t>
            </w:r>
            <w:r>
              <w:rPr>
                <w:noProof/>
                <w:webHidden/>
              </w:rPr>
              <w:tab/>
            </w:r>
            <w:r>
              <w:rPr>
                <w:noProof/>
                <w:webHidden/>
              </w:rPr>
              <w:fldChar w:fldCharType="begin"/>
            </w:r>
            <w:r>
              <w:rPr>
                <w:noProof/>
                <w:webHidden/>
              </w:rPr>
              <w:instrText xml:space="preserve"> PAGEREF _Toc173760746 \h </w:instrText>
            </w:r>
            <w:r>
              <w:rPr>
                <w:noProof/>
                <w:webHidden/>
              </w:rPr>
            </w:r>
            <w:r>
              <w:rPr>
                <w:noProof/>
                <w:webHidden/>
              </w:rPr>
              <w:fldChar w:fldCharType="separate"/>
            </w:r>
            <w:r>
              <w:rPr>
                <w:noProof/>
                <w:webHidden/>
              </w:rPr>
              <w:t>6</w:t>
            </w:r>
            <w:r>
              <w:rPr>
                <w:noProof/>
                <w:webHidden/>
              </w:rPr>
              <w:fldChar w:fldCharType="end"/>
            </w:r>
          </w:hyperlink>
        </w:p>
        <w:p w14:paraId="31501319" w14:textId="69D6C610" w:rsidR="00015B98" w:rsidRDefault="00015B98">
          <w:pPr>
            <w:pStyle w:val="TDC2"/>
            <w:tabs>
              <w:tab w:val="right" w:leader="dot" w:pos="9350"/>
            </w:tabs>
            <w:rPr>
              <w:rFonts w:asciiTheme="minorHAnsi" w:eastAsiaTheme="minorEastAsia" w:hAnsiTheme="minorHAnsi"/>
              <w:noProof/>
              <w:lang w:eastAsia="es-CR"/>
            </w:rPr>
          </w:pPr>
          <w:hyperlink w:anchor="_Toc173760747" w:history="1">
            <w:r w:rsidRPr="00037958">
              <w:rPr>
                <w:rStyle w:val="Hipervnculo"/>
                <w:noProof/>
              </w:rPr>
              <w:t>Descripción del programa</w:t>
            </w:r>
            <w:r>
              <w:rPr>
                <w:noProof/>
                <w:webHidden/>
              </w:rPr>
              <w:tab/>
            </w:r>
            <w:r>
              <w:rPr>
                <w:noProof/>
                <w:webHidden/>
              </w:rPr>
              <w:fldChar w:fldCharType="begin"/>
            </w:r>
            <w:r>
              <w:rPr>
                <w:noProof/>
                <w:webHidden/>
              </w:rPr>
              <w:instrText xml:space="preserve"> PAGEREF _Toc173760747 \h </w:instrText>
            </w:r>
            <w:r>
              <w:rPr>
                <w:noProof/>
                <w:webHidden/>
              </w:rPr>
            </w:r>
            <w:r>
              <w:rPr>
                <w:noProof/>
                <w:webHidden/>
              </w:rPr>
              <w:fldChar w:fldCharType="separate"/>
            </w:r>
            <w:r>
              <w:rPr>
                <w:noProof/>
                <w:webHidden/>
              </w:rPr>
              <w:t>6</w:t>
            </w:r>
            <w:r>
              <w:rPr>
                <w:noProof/>
                <w:webHidden/>
              </w:rPr>
              <w:fldChar w:fldCharType="end"/>
            </w:r>
          </w:hyperlink>
        </w:p>
        <w:p w14:paraId="67F9835E" w14:textId="1AE402C9" w:rsidR="00015B98" w:rsidRDefault="00015B98">
          <w:pPr>
            <w:pStyle w:val="TDC2"/>
            <w:tabs>
              <w:tab w:val="right" w:leader="dot" w:pos="9350"/>
            </w:tabs>
            <w:rPr>
              <w:rFonts w:asciiTheme="minorHAnsi" w:eastAsiaTheme="minorEastAsia" w:hAnsiTheme="minorHAnsi"/>
              <w:noProof/>
              <w:lang w:eastAsia="es-CR"/>
            </w:rPr>
          </w:pPr>
          <w:hyperlink w:anchor="_Toc173760748" w:history="1">
            <w:r w:rsidRPr="00037958">
              <w:rPr>
                <w:rStyle w:val="Hipervnculo"/>
                <w:noProof/>
              </w:rPr>
              <w:t>Características Principales</w:t>
            </w:r>
            <w:r>
              <w:rPr>
                <w:noProof/>
                <w:webHidden/>
              </w:rPr>
              <w:tab/>
            </w:r>
            <w:r>
              <w:rPr>
                <w:noProof/>
                <w:webHidden/>
              </w:rPr>
              <w:fldChar w:fldCharType="begin"/>
            </w:r>
            <w:r>
              <w:rPr>
                <w:noProof/>
                <w:webHidden/>
              </w:rPr>
              <w:instrText xml:space="preserve"> PAGEREF _Toc173760748 \h </w:instrText>
            </w:r>
            <w:r>
              <w:rPr>
                <w:noProof/>
                <w:webHidden/>
              </w:rPr>
            </w:r>
            <w:r>
              <w:rPr>
                <w:noProof/>
                <w:webHidden/>
              </w:rPr>
              <w:fldChar w:fldCharType="separate"/>
            </w:r>
            <w:r>
              <w:rPr>
                <w:noProof/>
                <w:webHidden/>
              </w:rPr>
              <w:t>6</w:t>
            </w:r>
            <w:r>
              <w:rPr>
                <w:noProof/>
                <w:webHidden/>
              </w:rPr>
              <w:fldChar w:fldCharType="end"/>
            </w:r>
          </w:hyperlink>
        </w:p>
        <w:p w14:paraId="6A318C74" w14:textId="47312099" w:rsidR="00015B98" w:rsidRDefault="00015B98">
          <w:pPr>
            <w:pStyle w:val="TDC2"/>
            <w:tabs>
              <w:tab w:val="right" w:leader="dot" w:pos="9350"/>
            </w:tabs>
            <w:rPr>
              <w:rFonts w:asciiTheme="minorHAnsi" w:eastAsiaTheme="minorEastAsia" w:hAnsiTheme="minorHAnsi"/>
              <w:noProof/>
              <w:lang w:eastAsia="es-CR"/>
            </w:rPr>
          </w:pPr>
          <w:hyperlink w:anchor="_Toc173760749" w:history="1">
            <w:r w:rsidRPr="00037958">
              <w:rPr>
                <w:rStyle w:val="Hipervnculo"/>
                <w:noProof/>
              </w:rPr>
              <w:t>¿Cómo Funciona?</w:t>
            </w:r>
            <w:r>
              <w:rPr>
                <w:noProof/>
                <w:webHidden/>
              </w:rPr>
              <w:tab/>
            </w:r>
            <w:r>
              <w:rPr>
                <w:noProof/>
                <w:webHidden/>
              </w:rPr>
              <w:fldChar w:fldCharType="begin"/>
            </w:r>
            <w:r>
              <w:rPr>
                <w:noProof/>
                <w:webHidden/>
              </w:rPr>
              <w:instrText xml:space="preserve"> PAGEREF _Toc173760749 \h </w:instrText>
            </w:r>
            <w:r>
              <w:rPr>
                <w:noProof/>
                <w:webHidden/>
              </w:rPr>
            </w:r>
            <w:r>
              <w:rPr>
                <w:noProof/>
                <w:webHidden/>
              </w:rPr>
              <w:fldChar w:fldCharType="separate"/>
            </w:r>
            <w:r>
              <w:rPr>
                <w:noProof/>
                <w:webHidden/>
              </w:rPr>
              <w:t>7</w:t>
            </w:r>
            <w:r>
              <w:rPr>
                <w:noProof/>
                <w:webHidden/>
              </w:rPr>
              <w:fldChar w:fldCharType="end"/>
            </w:r>
          </w:hyperlink>
        </w:p>
        <w:p w14:paraId="09E64025" w14:textId="52FA9355" w:rsidR="00015B98" w:rsidRDefault="00015B98">
          <w:pPr>
            <w:pStyle w:val="TDC3"/>
            <w:tabs>
              <w:tab w:val="left" w:pos="1760"/>
              <w:tab w:val="right" w:leader="dot" w:pos="9350"/>
            </w:tabs>
            <w:rPr>
              <w:rFonts w:asciiTheme="minorHAnsi" w:eastAsiaTheme="minorEastAsia" w:hAnsiTheme="minorHAnsi"/>
              <w:noProof/>
              <w:lang w:eastAsia="es-CR"/>
            </w:rPr>
          </w:pPr>
          <w:hyperlink w:anchor="_Toc173760750" w:history="1">
            <w:r w:rsidRPr="00037958">
              <w:rPr>
                <w:rStyle w:val="Hipervnculo"/>
                <w:noProof/>
              </w:rPr>
              <w:t>1.</w:t>
            </w:r>
            <w:r>
              <w:rPr>
                <w:rFonts w:asciiTheme="minorHAnsi" w:eastAsiaTheme="minorEastAsia" w:hAnsiTheme="minorHAnsi"/>
                <w:noProof/>
                <w:lang w:eastAsia="es-CR"/>
              </w:rPr>
              <w:tab/>
            </w:r>
            <w:r w:rsidRPr="00037958">
              <w:rPr>
                <w:rStyle w:val="Hipervnculo"/>
                <w:noProof/>
              </w:rPr>
              <w:t>Ingreso del Número de Carros:</w:t>
            </w:r>
            <w:r>
              <w:rPr>
                <w:noProof/>
                <w:webHidden/>
              </w:rPr>
              <w:tab/>
            </w:r>
            <w:r>
              <w:rPr>
                <w:noProof/>
                <w:webHidden/>
              </w:rPr>
              <w:fldChar w:fldCharType="begin"/>
            </w:r>
            <w:r>
              <w:rPr>
                <w:noProof/>
                <w:webHidden/>
              </w:rPr>
              <w:instrText xml:space="preserve"> PAGEREF _Toc173760750 \h </w:instrText>
            </w:r>
            <w:r>
              <w:rPr>
                <w:noProof/>
                <w:webHidden/>
              </w:rPr>
            </w:r>
            <w:r>
              <w:rPr>
                <w:noProof/>
                <w:webHidden/>
              </w:rPr>
              <w:fldChar w:fldCharType="separate"/>
            </w:r>
            <w:r>
              <w:rPr>
                <w:noProof/>
                <w:webHidden/>
              </w:rPr>
              <w:t>7</w:t>
            </w:r>
            <w:r>
              <w:rPr>
                <w:noProof/>
                <w:webHidden/>
              </w:rPr>
              <w:fldChar w:fldCharType="end"/>
            </w:r>
          </w:hyperlink>
        </w:p>
        <w:p w14:paraId="61378489" w14:textId="154F273D" w:rsidR="00015B98" w:rsidRDefault="00015B98">
          <w:pPr>
            <w:pStyle w:val="TDC3"/>
            <w:tabs>
              <w:tab w:val="left" w:pos="1760"/>
              <w:tab w:val="right" w:leader="dot" w:pos="9350"/>
            </w:tabs>
            <w:rPr>
              <w:rFonts w:asciiTheme="minorHAnsi" w:eastAsiaTheme="minorEastAsia" w:hAnsiTheme="minorHAnsi"/>
              <w:noProof/>
              <w:lang w:eastAsia="es-CR"/>
            </w:rPr>
          </w:pPr>
          <w:hyperlink w:anchor="_Toc173760751" w:history="1">
            <w:r w:rsidRPr="00037958">
              <w:rPr>
                <w:rStyle w:val="Hipervnculo"/>
                <w:noProof/>
              </w:rPr>
              <w:t>2.</w:t>
            </w:r>
            <w:r>
              <w:rPr>
                <w:rFonts w:asciiTheme="minorHAnsi" w:eastAsiaTheme="minorEastAsia" w:hAnsiTheme="minorHAnsi"/>
                <w:noProof/>
                <w:lang w:eastAsia="es-CR"/>
              </w:rPr>
              <w:tab/>
            </w:r>
            <w:r w:rsidRPr="00037958">
              <w:rPr>
                <w:rStyle w:val="Hipervnculo"/>
                <w:noProof/>
              </w:rPr>
              <w:t>Interfaz de Usuario:</w:t>
            </w:r>
            <w:r>
              <w:rPr>
                <w:noProof/>
                <w:webHidden/>
              </w:rPr>
              <w:tab/>
            </w:r>
            <w:r>
              <w:rPr>
                <w:noProof/>
                <w:webHidden/>
              </w:rPr>
              <w:fldChar w:fldCharType="begin"/>
            </w:r>
            <w:r>
              <w:rPr>
                <w:noProof/>
                <w:webHidden/>
              </w:rPr>
              <w:instrText xml:space="preserve"> PAGEREF _Toc173760751 \h </w:instrText>
            </w:r>
            <w:r>
              <w:rPr>
                <w:noProof/>
                <w:webHidden/>
              </w:rPr>
            </w:r>
            <w:r>
              <w:rPr>
                <w:noProof/>
                <w:webHidden/>
              </w:rPr>
              <w:fldChar w:fldCharType="separate"/>
            </w:r>
            <w:r>
              <w:rPr>
                <w:noProof/>
                <w:webHidden/>
              </w:rPr>
              <w:t>7</w:t>
            </w:r>
            <w:r>
              <w:rPr>
                <w:noProof/>
                <w:webHidden/>
              </w:rPr>
              <w:fldChar w:fldCharType="end"/>
            </w:r>
          </w:hyperlink>
        </w:p>
        <w:p w14:paraId="29E46558" w14:textId="750E6BF4" w:rsidR="00015B98" w:rsidRDefault="00015B98">
          <w:pPr>
            <w:pStyle w:val="TDC3"/>
            <w:tabs>
              <w:tab w:val="left" w:pos="1760"/>
              <w:tab w:val="right" w:leader="dot" w:pos="9350"/>
            </w:tabs>
            <w:rPr>
              <w:rFonts w:asciiTheme="minorHAnsi" w:eastAsiaTheme="minorEastAsia" w:hAnsiTheme="minorHAnsi"/>
              <w:noProof/>
              <w:lang w:eastAsia="es-CR"/>
            </w:rPr>
          </w:pPr>
          <w:hyperlink w:anchor="_Toc173760752" w:history="1">
            <w:r w:rsidRPr="00037958">
              <w:rPr>
                <w:rStyle w:val="Hipervnculo"/>
                <w:bCs/>
                <w:noProof/>
              </w:rPr>
              <w:t>3.</w:t>
            </w:r>
            <w:r>
              <w:rPr>
                <w:rFonts w:asciiTheme="minorHAnsi" w:eastAsiaTheme="minorEastAsia" w:hAnsiTheme="minorHAnsi"/>
                <w:noProof/>
                <w:lang w:eastAsia="es-CR"/>
              </w:rPr>
              <w:tab/>
            </w:r>
            <w:r w:rsidRPr="00037958">
              <w:rPr>
                <w:rStyle w:val="Hipervnculo"/>
                <w:bCs/>
                <w:noProof/>
              </w:rPr>
              <w:t>Finalización:</w:t>
            </w:r>
            <w:r>
              <w:rPr>
                <w:noProof/>
                <w:webHidden/>
              </w:rPr>
              <w:tab/>
            </w:r>
            <w:r>
              <w:rPr>
                <w:noProof/>
                <w:webHidden/>
              </w:rPr>
              <w:fldChar w:fldCharType="begin"/>
            </w:r>
            <w:r>
              <w:rPr>
                <w:noProof/>
                <w:webHidden/>
              </w:rPr>
              <w:instrText xml:space="preserve"> PAGEREF _Toc173760752 \h </w:instrText>
            </w:r>
            <w:r>
              <w:rPr>
                <w:noProof/>
                <w:webHidden/>
              </w:rPr>
            </w:r>
            <w:r>
              <w:rPr>
                <w:noProof/>
                <w:webHidden/>
              </w:rPr>
              <w:fldChar w:fldCharType="separate"/>
            </w:r>
            <w:r>
              <w:rPr>
                <w:noProof/>
                <w:webHidden/>
              </w:rPr>
              <w:t>10</w:t>
            </w:r>
            <w:r>
              <w:rPr>
                <w:noProof/>
                <w:webHidden/>
              </w:rPr>
              <w:fldChar w:fldCharType="end"/>
            </w:r>
          </w:hyperlink>
        </w:p>
        <w:p w14:paraId="3A10B830" w14:textId="3589F523" w:rsidR="00015B98" w:rsidRDefault="00015B98">
          <w:pPr>
            <w:pStyle w:val="TDC1"/>
            <w:tabs>
              <w:tab w:val="right" w:leader="dot" w:pos="9350"/>
            </w:tabs>
            <w:rPr>
              <w:rFonts w:asciiTheme="minorHAnsi" w:eastAsiaTheme="minorEastAsia" w:hAnsiTheme="minorHAnsi"/>
              <w:noProof/>
              <w:lang w:eastAsia="es-CR"/>
            </w:rPr>
          </w:pPr>
          <w:hyperlink w:anchor="_Toc173760753" w:history="1">
            <w:r w:rsidRPr="00037958">
              <w:rPr>
                <w:rStyle w:val="Hipervnculo"/>
                <w:noProof/>
              </w:rPr>
              <w:t>Limitaciones</w:t>
            </w:r>
            <w:r>
              <w:rPr>
                <w:noProof/>
                <w:webHidden/>
              </w:rPr>
              <w:tab/>
            </w:r>
            <w:r>
              <w:rPr>
                <w:noProof/>
                <w:webHidden/>
              </w:rPr>
              <w:fldChar w:fldCharType="begin"/>
            </w:r>
            <w:r>
              <w:rPr>
                <w:noProof/>
                <w:webHidden/>
              </w:rPr>
              <w:instrText xml:space="preserve"> PAGEREF _Toc173760753 \h </w:instrText>
            </w:r>
            <w:r>
              <w:rPr>
                <w:noProof/>
                <w:webHidden/>
              </w:rPr>
            </w:r>
            <w:r>
              <w:rPr>
                <w:noProof/>
                <w:webHidden/>
              </w:rPr>
              <w:fldChar w:fldCharType="separate"/>
            </w:r>
            <w:r>
              <w:rPr>
                <w:noProof/>
                <w:webHidden/>
              </w:rPr>
              <w:t>11</w:t>
            </w:r>
            <w:r>
              <w:rPr>
                <w:noProof/>
                <w:webHidden/>
              </w:rPr>
              <w:fldChar w:fldCharType="end"/>
            </w:r>
          </w:hyperlink>
        </w:p>
        <w:p w14:paraId="2E76CD66" w14:textId="4C5DA671" w:rsidR="00015B98" w:rsidRDefault="00015B98">
          <w:pPr>
            <w:pStyle w:val="TDC1"/>
            <w:tabs>
              <w:tab w:val="right" w:leader="dot" w:pos="9350"/>
            </w:tabs>
            <w:rPr>
              <w:rFonts w:asciiTheme="minorHAnsi" w:eastAsiaTheme="minorEastAsia" w:hAnsiTheme="minorHAnsi"/>
              <w:noProof/>
              <w:lang w:eastAsia="es-CR"/>
            </w:rPr>
          </w:pPr>
          <w:hyperlink w:anchor="_Toc173760754" w:history="1">
            <w:r w:rsidRPr="00037958">
              <w:rPr>
                <w:rStyle w:val="Hipervnculo"/>
                <w:noProof/>
              </w:rPr>
              <w:t>Mensajes de Error</w:t>
            </w:r>
            <w:r>
              <w:rPr>
                <w:noProof/>
                <w:webHidden/>
              </w:rPr>
              <w:tab/>
            </w:r>
            <w:r>
              <w:rPr>
                <w:noProof/>
                <w:webHidden/>
              </w:rPr>
              <w:fldChar w:fldCharType="begin"/>
            </w:r>
            <w:r>
              <w:rPr>
                <w:noProof/>
                <w:webHidden/>
              </w:rPr>
              <w:instrText xml:space="preserve"> PAGEREF _Toc173760754 \h </w:instrText>
            </w:r>
            <w:r>
              <w:rPr>
                <w:noProof/>
                <w:webHidden/>
              </w:rPr>
            </w:r>
            <w:r>
              <w:rPr>
                <w:noProof/>
                <w:webHidden/>
              </w:rPr>
              <w:fldChar w:fldCharType="separate"/>
            </w:r>
            <w:r>
              <w:rPr>
                <w:noProof/>
                <w:webHidden/>
              </w:rPr>
              <w:t>11</w:t>
            </w:r>
            <w:r>
              <w:rPr>
                <w:noProof/>
                <w:webHidden/>
              </w:rPr>
              <w:fldChar w:fldCharType="end"/>
            </w:r>
          </w:hyperlink>
        </w:p>
        <w:p w14:paraId="1EB2923B" w14:textId="54361575" w:rsidR="00015B98" w:rsidRDefault="00015B98">
          <w:pPr>
            <w:pStyle w:val="TDC1"/>
            <w:tabs>
              <w:tab w:val="right" w:leader="dot" w:pos="9350"/>
            </w:tabs>
            <w:rPr>
              <w:rFonts w:asciiTheme="minorHAnsi" w:eastAsiaTheme="minorEastAsia" w:hAnsiTheme="minorHAnsi"/>
              <w:noProof/>
              <w:lang w:eastAsia="es-CR"/>
            </w:rPr>
          </w:pPr>
          <w:hyperlink w:anchor="_Toc173760755" w:history="1">
            <w:r w:rsidRPr="00037958">
              <w:rPr>
                <w:rStyle w:val="Hipervnculo"/>
                <w:noProof/>
              </w:rPr>
              <w:t>Cierre de la Aplicación</w:t>
            </w:r>
            <w:r>
              <w:rPr>
                <w:noProof/>
                <w:webHidden/>
              </w:rPr>
              <w:tab/>
            </w:r>
            <w:r>
              <w:rPr>
                <w:noProof/>
                <w:webHidden/>
              </w:rPr>
              <w:fldChar w:fldCharType="begin"/>
            </w:r>
            <w:r>
              <w:rPr>
                <w:noProof/>
                <w:webHidden/>
              </w:rPr>
              <w:instrText xml:space="preserve"> PAGEREF _Toc173760755 \h </w:instrText>
            </w:r>
            <w:r>
              <w:rPr>
                <w:noProof/>
                <w:webHidden/>
              </w:rPr>
            </w:r>
            <w:r>
              <w:rPr>
                <w:noProof/>
                <w:webHidden/>
              </w:rPr>
              <w:fldChar w:fldCharType="separate"/>
            </w:r>
            <w:r>
              <w:rPr>
                <w:noProof/>
                <w:webHidden/>
              </w:rPr>
              <w:t>11</w:t>
            </w:r>
            <w:r>
              <w:rPr>
                <w:noProof/>
                <w:webHidden/>
              </w:rPr>
              <w:fldChar w:fldCharType="end"/>
            </w:r>
          </w:hyperlink>
        </w:p>
        <w:p w14:paraId="43A0A28C" w14:textId="2D7F05F6" w:rsidR="00015B98" w:rsidRDefault="00015B98">
          <w:pPr>
            <w:pStyle w:val="TDC1"/>
            <w:tabs>
              <w:tab w:val="right" w:leader="dot" w:pos="9350"/>
            </w:tabs>
            <w:rPr>
              <w:rFonts w:asciiTheme="minorHAnsi" w:eastAsiaTheme="minorEastAsia" w:hAnsiTheme="minorHAnsi"/>
              <w:noProof/>
              <w:lang w:eastAsia="es-CR"/>
            </w:rPr>
          </w:pPr>
          <w:hyperlink w:anchor="_Toc173760756" w:history="1">
            <w:r w:rsidRPr="00037958">
              <w:rPr>
                <w:rStyle w:val="Hipervnculo"/>
                <w:noProof/>
              </w:rPr>
              <w:t>Conclusión</w:t>
            </w:r>
            <w:r>
              <w:rPr>
                <w:noProof/>
                <w:webHidden/>
              </w:rPr>
              <w:tab/>
            </w:r>
            <w:r>
              <w:rPr>
                <w:noProof/>
                <w:webHidden/>
              </w:rPr>
              <w:fldChar w:fldCharType="begin"/>
            </w:r>
            <w:r>
              <w:rPr>
                <w:noProof/>
                <w:webHidden/>
              </w:rPr>
              <w:instrText xml:space="preserve"> PAGEREF _Toc173760756 \h </w:instrText>
            </w:r>
            <w:r>
              <w:rPr>
                <w:noProof/>
                <w:webHidden/>
              </w:rPr>
            </w:r>
            <w:r>
              <w:rPr>
                <w:noProof/>
                <w:webHidden/>
              </w:rPr>
              <w:fldChar w:fldCharType="separate"/>
            </w:r>
            <w:r>
              <w:rPr>
                <w:noProof/>
                <w:webHidden/>
              </w:rPr>
              <w:t>12</w:t>
            </w:r>
            <w:r>
              <w:rPr>
                <w:noProof/>
                <w:webHidden/>
              </w:rPr>
              <w:fldChar w:fldCharType="end"/>
            </w:r>
          </w:hyperlink>
        </w:p>
        <w:p w14:paraId="0488A8C8" w14:textId="1807C770" w:rsidR="00015B98" w:rsidRDefault="00015B98">
          <w:pPr>
            <w:pStyle w:val="TDC1"/>
            <w:tabs>
              <w:tab w:val="right" w:leader="dot" w:pos="9350"/>
            </w:tabs>
            <w:rPr>
              <w:rFonts w:asciiTheme="minorHAnsi" w:eastAsiaTheme="minorEastAsia" w:hAnsiTheme="minorHAnsi"/>
              <w:noProof/>
              <w:lang w:eastAsia="es-CR"/>
            </w:rPr>
          </w:pPr>
          <w:hyperlink w:anchor="_Toc173760757" w:history="1">
            <w:r w:rsidRPr="00037958">
              <w:rPr>
                <w:rStyle w:val="Hipervnculo"/>
                <w:noProof/>
              </w:rPr>
              <w:t>Referencias</w:t>
            </w:r>
            <w:r>
              <w:rPr>
                <w:noProof/>
                <w:webHidden/>
              </w:rPr>
              <w:tab/>
            </w:r>
            <w:r>
              <w:rPr>
                <w:noProof/>
                <w:webHidden/>
              </w:rPr>
              <w:fldChar w:fldCharType="begin"/>
            </w:r>
            <w:r>
              <w:rPr>
                <w:noProof/>
                <w:webHidden/>
              </w:rPr>
              <w:instrText xml:space="preserve"> PAGEREF _Toc173760757 \h </w:instrText>
            </w:r>
            <w:r>
              <w:rPr>
                <w:noProof/>
                <w:webHidden/>
              </w:rPr>
            </w:r>
            <w:r>
              <w:rPr>
                <w:noProof/>
                <w:webHidden/>
              </w:rPr>
              <w:fldChar w:fldCharType="separate"/>
            </w:r>
            <w:r>
              <w:rPr>
                <w:noProof/>
                <w:webHidden/>
              </w:rPr>
              <w:t>13</w:t>
            </w:r>
            <w:r>
              <w:rPr>
                <w:noProof/>
                <w:webHidden/>
              </w:rPr>
              <w:fldChar w:fldCharType="end"/>
            </w:r>
          </w:hyperlink>
        </w:p>
        <w:p w14:paraId="17F95DC1" w14:textId="09BFC4EB" w:rsidR="00201DC2" w:rsidRDefault="00201DC2" w:rsidP="007F13F4">
          <w:pPr>
            <w:spacing w:line="600" w:lineRule="auto"/>
            <w:ind w:firstLine="0"/>
          </w:pPr>
          <w:r w:rsidRPr="00F84067">
            <w:rPr>
              <w:lang w:val="es-ES"/>
            </w:rPr>
            <w:fldChar w:fldCharType="end"/>
          </w:r>
        </w:p>
      </w:sdtContent>
    </w:sdt>
    <w:p w14:paraId="29AD829C" w14:textId="2AA433F0" w:rsidR="006942A1" w:rsidRPr="006942A1" w:rsidRDefault="006942A1" w:rsidP="00A4420D">
      <w:pPr>
        <w:tabs>
          <w:tab w:val="left" w:pos="3310"/>
        </w:tabs>
        <w:ind w:firstLine="0"/>
      </w:pPr>
    </w:p>
    <w:p w14:paraId="3CECE278" w14:textId="1731B9DA" w:rsidR="00FA5D94" w:rsidRDefault="00FA5D94" w:rsidP="00FA5D94">
      <w:pPr>
        <w:pStyle w:val="Ttulo1"/>
      </w:pPr>
      <w:bookmarkStart w:id="0" w:name="_Toc173760741"/>
      <w:r>
        <w:lastRenderedPageBreak/>
        <w:t>Introducción</w:t>
      </w:r>
      <w:bookmarkEnd w:id="0"/>
    </w:p>
    <w:p w14:paraId="75482EDA" w14:textId="71F9A5E1" w:rsidR="00401D21" w:rsidRPr="000C7C2D" w:rsidRDefault="000C7C2D" w:rsidP="00401D21">
      <w:r w:rsidRPr="000C7C2D">
        <w:t xml:space="preserve">El presente trabajo </w:t>
      </w:r>
      <w:r w:rsidR="00401D21">
        <w:t>se aborda de una manera práctica debido a que se desarrollará una aplicación que simula la administración de procesos utilizando el algoritmo del banquero para evitar interbloqueos. Este algoritmo es de suma importancia en la gestión de recursos en los sistemas operativos por que ayuda a garantizar la seguridad en la asignación de recursos y además previene situaciones de bloqueo.</w:t>
      </w:r>
    </w:p>
    <w:p w14:paraId="7E04C431" w14:textId="5D3E6C2C" w:rsidR="000C7C2D" w:rsidRPr="000C7C2D" w:rsidRDefault="000C7C2D" w:rsidP="000C7C2D">
      <w:r w:rsidRPr="000C7C2D">
        <w:t xml:space="preserve">En </w:t>
      </w:r>
      <w:r w:rsidR="00E95300">
        <w:t>dicho trabajo se desarrollará la aplicación usando lenguaje de programación Java en NetBeans en su 21 versión</w:t>
      </w:r>
      <w:r w:rsidR="007F73C3">
        <w:t xml:space="preserve">, en el cual se aprovechará el manejo de matrices y vectores para la implementación del algoritmo, </w:t>
      </w:r>
      <w:r w:rsidR="00B407F3">
        <w:t xml:space="preserve">en el se trabaja con una interfaz gráfica intuitiva para el usuario de fácil manejo para el manejo de los procesos y recursos e ir monitoreando la aplicación.  </w:t>
      </w:r>
    </w:p>
    <w:p w14:paraId="6CB113A1" w14:textId="1DA595AD" w:rsidR="00D0581F" w:rsidRDefault="00D0581F" w:rsidP="00D0581F">
      <w:pPr>
        <w:ind w:firstLine="708"/>
      </w:pPr>
      <w:r>
        <w:t>E</w:t>
      </w:r>
      <w:r w:rsidR="00B407F3">
        <w:t xml:space="preserve">l proyecto </w:t>
      </w:r>
      <w:r>
        <w:t xml:space="preserve">se trabajará </w:t>
      </w:r>
      <w:r w:rsidRPr="00D0581F">
        <w:t xml:space="preserve">con </w:t>
      </w:r>
      <w:r>
        <w:t>una</w:t>
      </w:r>
      <w:r w:rsidRPr="00D0581F">
        <w:t xml:space="preserve"> simulación de la asignación y la liberación de recursos. Esto significa que, durante la simulación, los usuarios podrán observar cómo se realizan procesos de administración de recursos, y cómo interviene el algoritmo del banquero para evitar los interbloqueos. </w:t>
      </w:r>
    </w:p>
    <w:p w14:paraId="075BE931" w14:textId="0078690D" w:rsidR="00B407F3" w:rsidRDefault="00B407F3" w:rsidP="006942A1">
      <w:pPr>
        <w:ind w:firstLine="708"/>
      </w:pPr>
      <w:r>
        <w:t xml:space="preserve">Este proyecto </w:t>
      </w:r>
      <w:r w:rsidR="00D0581F">
        <w:t xml:space="preserve">ayuda a </w:t>
      </w:r>
      <w:r>
        <w:t>consolidar los conocimientos teóricos adquiridos durante el curso, sino que también</w:t>
      </w:r>
      <w:r w:rsidR="00D0581F">
        <w:t xml:space="preserve"> da </w:t>
      </w:r>
      <w:r>
        <w:t>una experiencia práctica en la implementación y uso de algoritmos avanzados para la gestión de recursos. La comprensión y aplicación del algoritmo del banquero son habilidades esenciales para el manejo de sistemas operativos, y este proyecto ofrece una oportunidad única para desarrollar y demostrar estas habilidades en un entorno práctico y controlado.</w:t>
      </w:r>
    </w:p>
    <w:p w14:paraId="2662CB0D" w14:textId="37147576" w:rsidR="006942A1" w:rsidRDefault="006942A1" w:rsidP="006942A1">
      <w:pPr>
        <w:ind w:firstLine="708"/>
      </w:pPr>
    </w:p>
    <w:p w14:paraId="26EAF6A4" w14:textId="77777777" w:rsidR="006942A1" w:rsidRDefault="006942A1" w:rsidP="006942A1">
      <w:pPr>
        <w:ind w:firstLine="708"/>
      </w:pPr>
    </w:p>
    <w:p w14:paraId="6C0D9FB7" w14:textId="77777777" w:rsidR="00B407F3" w:rsidRDefault="00B407F3" w:rsidP="00B407F3">
      <w:pPr>
        <w:ind w:firstLine="0"/>
      </w:pPr>
    </w:p>
    <w:p w14:paraId="35B26EC1" w14:textId="37C39974" w:rsidR="00FA5D94" w:rsidRDefault="00FA5D94" w:rsidP="00FA5D94">
      <w:pPr>
        <w:pStyle w:val="Ttulo1"/>
      </w:pPr>
      <w:bookmarkStart w:id="1" w:name="_Toc173760742"/>
      <w:r>
        <w:lastRenderedPageBreak/>
        <w:t>Desarrollo</w:t>
      </w:r>
      <w:bookmarkEnd w:id="1"/>
    </w:p>
    <w:p w14:paraId="35ED6401" w14:textId="07DB2180" w:rsidR="00656C2C" w:rsidRDefault="00656C2C" w:rsidP="00656C2C">
      <w:pPr>
        <w:pStyle w:val="Ttulo2"/>
      </w:pPr>
      <w:bookmarkStart w:id="2" w:name="_Toc173760743"/>
      <w:r>
        <w:t>Definición algoritmo Banquero</w:t>
      </w:r>
      <w:bookmarkEnd w:id="2"/>
    </w:p>
    <w:p w14:paraId="2F8F203D" w14:textId="56EAB69F" w:rsidR="001E0857" w:rsidRDefault="00656C2C" w:rsidP="00F005C7">
      <w:pPr>
        <w:spacing w:line="360" w:lineRule="auto"/>
        <w:ind w:left="1404" w:right="624" w:firstLine="0"/>
        <w:mirrorIndents/>
        <w:jc w:val="both"/>
      </w:pPr>
      <w:r>
        <w:t xml:space="preserve">El Algoritmo del banquero, en sistemas operativos es una forma de evitar el interbloqueo, propuesta por primera vez por </w:t>
      </w:r>
      <w:proofErr w:type="spellStart"/>
      <w:r>
        <w:t>Edsger</w:t>
      </w:r>
      <w:proofErr w:type="spellEnd"/>
      <w:r>
        <w:t xml:space="preserve"> Dijkstra. Es un acercamiento teórico para evitar los interbloqueos en la planificación de recursos. Requiere conocer con anticipación los recursos que serán utilizados por todos los procesos. Esto último generalmente no puede ser satisfecho en la práctica. </w:t>
      </w:r>
      <w:r w:rsidR="00C722D9">
        <w:fldChar w:fldCharType="begin"/>
      </w:r>
      <w:r w:rsidR="00C722D9">
        <w:instrText xml:space="preserve"> ADDIN ZOTERO_ITEM CSL_CITATION {"citationID":"uAcK8B0u","properties":{"formattedCitation":"({\\i{}Interbloqueos-AlgBanquero.pdf}, s/f)","plainCitation":"(Interbloqueos-AlgBanquero.pdf, s/f)","noteIndex":0},"citationItems":[{"id":110,"uris":["http://zotero.org/users/14624241/items/MYHUEHRF"],"itemData":{"id":110,"type":"document","title":"Interbloqueos-AlgBanquero.pdf","URL":"http://cs.uns.edu.ar/~jechaiz/sosd/clases/extras/Interbloqueos-AlgBanquero.pdf","accessed":{"date-parts":[["2024",8,2]]}}}],"schema":"https://github.com/citation-style-language/schema/raw/master/csl-citation.json"} </w:instrText>
      </w:r>
      <w:r w:rsidR="00C722D9">
        <w:fldChar w:fldCharType="separate"/>
      </w:r>
      <w:r w:rsidR="00C722D9" w:rsidRPr="00C722D9">
        <w:rPr>
          <w:rFonts w:cs="Arial"/>
          <w:szCs w:val="24"/>
        </w:rPr>
        <w:t>(</w:t>
      </w:r>
      <w:r w:rsidR="00C722D9" w:rsidRPr="00C722D9">
        <w:rPr>
          <w:rFonts w:cs="Arial"/>
          <w:i/>
          <w:iCs/>
          <w:szCs w:val="24"/>
        </w:rPr>
        <w:t>Interbloqueos-AlgBanquero.pdf</w:t>
      </w:r>
      <w:r w:rsidR="00C722D9" w:rsidRPr="00C722D9">
        <w:rPr>
          <w:rFonts w:cs="Arial"/>
          <w:szCs w:val="24"/>
        </w:rPr>
        <w:t>, s/f)</w:t>
      </w:r>
      <w:r w:rsidR="00C722D9">
        <w:fldChar w:fldCharType="end"/>
      </w:r>
    </w:p>
    <w:p w14:paraId="61D8C3C1" w14:textId="341872A4" w:rsidR="001E0857" w:rsidRDefault="004D7411" w:rsidP="001E0857">
      <w:r>
        <w:t xml:space="preserve">Estados de los Procesos: </w:t>
      </w:r>
    </w:p>
    <w:p w14:paraId="28F2C2BD" w14:textId="2CE08117" w:rsidR="004D7411" w:rsidRDefault="004D7411" w:rsidP="001E0857">
      <w:r>
        <w:t xml:space="preserve">De acuerdo con </w:t>
      </w:r>
      <w:r>
        <w:fldChar w:fldCharType="begin"/>
      </w:r>
      <w:r>
        <w:instrText xml:space="preserve"> ADDIN ZOTERO_ITEM CSL_CITATION {"citationID":"t4Jg1N9v","properties":{"unsorted":true,"formattedCitation":"({\\i{}SO-2020-mod 04.pdf}, s/f)","plainCitation":"(SO-2020-mod 04.pdf, s/f)","noteIndex":0},"citationItems":[{"id":111,"uris":["http://zotero.org/users/14624241/items/39JDFI8H"],"itemData":{"id":111,"type":"document","title":"SO-2020-mod 04.pdf","URL":"https://cs.uns.edu.ar/~so/data/apuntes/SO-2020-mod%2004.pdf","accessed":{"date-parts":[["2024",8,2]]}}}],"schema":"https://github.com/citation-style-language/schema/raw/master/csl-citation.json"} </w:instrText>
      </w:r>
      <w:r>
        <w:fldChar w:fldCharType="separate"/>
      </w:r>
      <w:r w:rsidRPr="004D7411">
        <w:rPr>
          <w:rFonts w:cs="Arial"/>
          <w:szCs w:val="24"/>
        </w:rPr>
        <w:t>(</w:t>
      </w:r>
      <w:r w:rsidRPr="004D7411">
        <w:rPr>
          <w:rFonts w:cs="Arial"/>
          <w:i/>
          <w:iCs/>
          <w:szCs w:val="24"/>
        </w:rPr>
        <w:t>SO-2020-mod 04.pdf</w:t>
      </w:r>
      <w:r w:rsidRPr="004D7411">
        <w:rPr>
          <w:rFonts w:cs="Arial"/>
          <w:szCs w:val="24"/>
        </w:rPr>
        <w:t>, s/f)</w:t>
      </w:r>
      <w:r>
        <w:fldChar w:fldCharType="end"/>
      </w:r>
      <w:r>
        <w:t xml:space="preserve"> describe los procesos en el siguiente orden: </w:t>
      </w:r>
    </w:p>
    <w:p w14:paraId="604360C8" w14:textId="77777777" w:rsidR="004D7411" w:rsidRDefault="004D7411" w:rsidP="004D7411">
      <w:r>
        <w:t>• nuevo: el proceso es creado.</w:t>
      </w:r>
    </w:p>
    <w:p w14:paraId="13E4C215" w14:textId="77777777" w:rsidR="004D7411" w:rsidRDefault="004D7411" w:rsidP="004D7411">
      <w:r>
        <w:t>• corriendo (ejecutando): las instrucciones están siendo ejecutadas.</w:t>
      </w:r>
    </w:p>
    <w:p w14:paraId="49F668E9" w14:textId="77777777" w:rsidR="004D7411" w:rsidRDefault="004D7411" w:rsidP="004D7411">
      <w:r>
        <w:t>• espera: el proceso está esperando que ocurra algún evento.</w:t>
      </w:r>
    </w:p>
    <w:p w14:paraId="0D237EDA" w14:textId="4FBFE1A7" w:rsidR="004D7411" w:rsidRDefault="004D7411" w:rsidP="004D7411">
      <w:r>
        <w:t>• listo: el proceso está esperando ser asignado a la CPU.</w:t>
      </w:r>
    </w:p>
    <w:p w14:paraId="3A761DDC" w14:textId="5E96EB3E" w:rsidR="001E0857" w:rsidRDefault="004D7411" w:rsidP="004D7411">
      <w:r>
        <w:t>• terminado: el proceso ha finalizado su ejecución</w:t>
      </w:r>
    </w:p>
    <w:p w14:paraId="74158795" w14:textId="5DB631B0" w:rsidR="001E0857" w:rsidRDefault="004D7411" w:rsidP="001E0857">
      <w:r>
        <w:rPr>
          <w:noProof/>
        </w:rPr>
        <w:drawing>
          <wp:anchor distT="0" distB="0" distL="114300" distR="114300" simplePos="0" relativeHeight="251653120" behindDoc="0" locked="0" layoutInCell="1" allowOverlap="1" wp14:anchorId="6E37B364" wp14:editId="1BF62974">
            <wp:simplePos x="0" y="0"/>
            <wp:positionH relativeFrom="column">
              <wp:posOffset>-493147</wp:posOffset>
            </wp:positionH>
            <wp:positionV relativeFrom="paragraph">
              <wp:posOffset>179705</wp:posOffset>
            </wp:positionV>
            <wp:extent cx="5943600" cy="244094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943600" cy="2440940"/>
                    </a:xfrm>
                    <a:prstGeom prst="rect">
                      <a:avLst/>
                    </a:prstGeom>
                  </pic:spPr>
                </pic:pic>
              </a:graphicData>
            </a:graphic>
          </wp:anchor>
        </w:drawing>
      </w:r>
    </w:p>
    <w:p w14:paraId="0FB06BD3" w14:textId="2AA72A39" w:rsidR="001E0857" w:rsidRDefault="001E0857" w:rsidP="001E0857"/>
    <w:p w14:paraId="6A0B9935" w14:textId="0CD9183F" w:rsidR="001E0857" w:rsidRDefault="001E0857" w:rsidP="001E0857"/>
    <w:p w14:paraId="7F83DB4F" w14:textId="2663CE95" w:rsidR="001E0857" w:rsidRDefault="001E0857" w:rsidP="001E0857"/>
    <w:p w14:paraId="5DF8E5F5" w14:textId="753909BC" w:rsidR="001E0857" w:rsidRDefault="001E0857" w:rsidP="001E0857"/>
    <w:p w14:paraId="64EF3CF7" w14:textId="77777777" w:rsidR="009E10E3" w:rsidRDefault="009E10E3" w:rsidP="00457F34"/>
    <w:p w14:paraId="1A156DA3" w14:textId="33E040EB" w:rsidR="009E10E3" w:rsidRDefault="00F718A0" w:rsidP="009E10E3">
      <w:r>
        <w:rPr>
          <w:noProof/>
        </w:rPr>
        <w:pict w14:anchorId="0664F12A">
          <v:shapetype id="_x0000_t202" coordsize="21600,21600" o:spt="202" path="m,l,21600r21600,l21600,xe">
            <v:stroke joinstyle="miter"/>
            <v:path gradientshapeok="t" o:connecttype="rect"/>
          </v:shapetype>
          <v:shape id="_x0000_s1026" type="#_x0000_t202" style="position:absolute;left:0;text-align:left;margin-left:-442.6pt;margin-top:39.35pt;width:468pt;height:30.7pt;z-index:251658240;mso-position-horizontal-relative:text;mso-position-vertical-relative:text" stroked="f">
            <v:textbox style="mso-fit-shape-to-text:t" inset="0,0,0,0">
              <w:txbxContent>
                <w:p w14:paraId="69849ED7" w14:textId="6900E326" w:rsidR="004D7411" w:rsidRPr="004D7411" w:rsidRDefault="004D7411" w:rsidP="004D7411">
                  <w:pPr>
                    <w:pStyle w:val="Descripcin"/>
                    <w:jc w:val="center"/>
                    <w:rPr>
                      <w:b/>
                      <w:bCs/>
                      <w:noProof/>
                      <w:color w:val="auto"/>
                    </w:rPr>
                  </w:pPr>
                  <w:r w:rsidRPr="004D7411">
                    <w:rPr>
                      <w:b/>
                      <w:bCs/>
                      <w:color w:val="auto"/>
                    </w:rPr>
                    <w:t xml:space="preserve">Ilustración </w:t>
                  </w:r>
                  <w:r w:rsidRPr="004D7411">
                    <w:rPr>
                      <w:b/>
                      <w:bCs/>
                      <w:color w:val="auto"/>
                    </w:rPr>
                    <w:fldChar w:fldCharType="begin"/>
                  </w:r>
                  <w:r w:rsidRPr="004D7411">
                    <w:rPr>
                      <w:b/>
                      <w:bCs/>
                      <w:color w:val="auto"/>
                    </w:rPr>
                    <w:instrText xml:space="preserve"> SEQ Ilustración \* ARABIC </w:instrText>
                  </w:r>
                  <w:r w:rsidRPr="004D7411">
                    <w:rPr>
                      <w:b/>
                      <w:bCs/>
                      <w:color w:val="auto"/>
                    </w:rPr>
                    <w:fldChar w:fldCharType="separate"/>
                  </w:r>
                  <w:r w:rsidR="00015B98">
                    <w:rPr>
                      <w:b/>
                      <w:bCs/>
                      <w:noProof/>
                      <w:color w:val="auto"/>
                    </w:rPr>
                    <w:t>1</w:t>
                  </w:r>
                  <w:r w:rsidRPr="004D7411">
                    <w:rPr>
                      <w:b/>
                      <w:bCs/>
                      <w:color w:val="auto"/>
                    </w:rPr>
                    <w:fldChar w:fldCharType="end"/>
                  </w:r>
                  <w:r w:rsidRPr="004D7411">
                    <w:rPr>
                      <w:b/>
                      <w:bCs/>
                      <w:color w:val="auto"/>
                    </w:rPr>
                    <w:t xml:space="preserve">DIAGRAMA DE ESTADOS DE UN </w:t>
                  </w:r>
                  <w:proofErr w:type="gramStart"/>
                  <w:r w:rsidRPr="004D7411">
                    <w:rPr>
                      <w:b/>
                      <w:bCs/>
                      <w:color w:val="auto"/>
                    </w:rPr>
                    <w:t>PROCESO ,</w:t>
                  </w:r>
                  <w:proofErr w:type="gramEnd"/>
                  <w:r w:rsidRPr="004D7411">
                    <w:rPr>
                      <w:b/>
                      <w:bCs/>
                      <w:color w:val="auto"/>
                    </w:rPr>
                    <w:t xml:space="preserve"> recuperado de: https://cs.uns.edu.ar/~so/data/apuntes/SO-2020-mod%2004.pdf</w:t>
                  </w:r>
                </w:p>
              </w:txbxContent>
            </v:textbox>
            <w10:wrap type="square"/>
          </v:shape>
        </w:pict>
      </w:r>
    </w:p>
    <w:p w14:paraId="597A77B0" w14:textId="70DD106D" w:rsidR="009E10E3" w:rsidRDefault="009E10E3" w:rsidP="009E10E3">
      <w:pPr>
        <w:ind w:left="720" w:firstLine="0"/>
      </w:pPr>
      <w:r>
        <w:lastRenderedPageBreak/>
        <w:t xml:space="preserve">Algunas ventajas y desventajas de acuerdo con </w:t>
      </w:r>
      <w:r>
        <w:fldChar w:fldCharType="begin"/>
      </w:r>
      <w:r>
        <w:instrText xml:space="preserve"> ADDIN ZOTERO_ITEM CSL_CITATION {"citationID":"aebI8EDP","properties":{"formattedCitation":"(Cursoblog, 2015)","plainCitation":"(Cursoblog, 2015)","noteIndex":0},"citationItems":[{"id":113,"uris":["http://zotero.org/users/14624241/items/5KXVM2YK"],"itemData":{"id":113,"type":"post-weblog","container-title":"Sistemas Operativos","title":"Sistemas Operativos: Algoritmo del banquero","title-short":"Sistemas Operativos","URL":"http://sistemopera2015.blogspot.com/2015/05/algoritmo-del-banquero.html","author":[{"family":"Cursoblog","given":""}],"accessed":{"date-parts":[["2024",8,5]]},"issued":{"date-parts":[["2015",5,3]]}}}],"schema":"https://github.com/citation-style-language/schema/raw/master/csl-citation.json"} </w:instrText>
      </w:r>
      <w:r>
        <w:fldChar w:fldCharType="separate"/>
      </w:r>
      <w:r w:rsidRPr="009E10E3">
        <w:rPr>
          <w:rFonts w:cs="Arial"/>
        </w:rPr>
        <w:t>(Cursoblog, 2015)</w:t>
      </w:r>
      <w:r>
        <w:fldChar w:fldCharType="end"/>
      </w:r>
      <w:r>
        <w:t xml:space="preserve"> son: </w:t>
      </w:r>
    </w:p>
    <w:p w14:paraId="4177EA38" w14:textId="77777777" w:rsidR="009E10E3" w:rsidRDefault="009E10E3" w:rsidP="009E10E3">
      <w:pPr>
        <w:ind w:left="720" w:firstLine="0"/>
      </w:pPr>
    </w:p>
    <w:p w14:paraId="462B5AF3" w14:textId="4A4E8602" w:rsidR="009E10E3" w:rsidRPr="009E10E3" w:rsidRDefault="009E10E3" w:rsidP="009E10E3">
      <w:pPr>
        <w:pStyle w:val="Ttulo2"/>
      </w:pPr>
      <w:bookmarkStart w:id="3" w:name="_Toc173760744"/>
      <w:r w:rsidRPr="009E10E3">
        <w:t>Ventajas y desventajas:</w:t>
      </w:r>
      <w:bookmarkEnd w:id="3"/>
    </w:p>
    <w:p w14:paraId="084D04BB" w14:textId="532682A9" w:rsidR="009E10E3" w:rsidRPr="009E10E3" w:rsidRDefault="009E10E3" w:rsidP="009E10E3">
      <w:pPr>
        <w:ind w:left="720" w:firstLine="0"/>
      </w:pPr>
    </w:p>
    <w:p w14:paraId="0DBB355B" w14:textId="77777777" w:rsidR="009E10E3" w:rsidRPr="009E10E3" w:rsidRDefault="009E10E3" w:rsidP="009E10E3">
      <w:pPr>
        <w:pStyle w:val="Ttulo3"/>
      </w:pPr>
      <w:bookmarkStart w:id="4" w:name="_Toc173760745"/>
      <w:r w:rsidRPr="009E10E3">
        <w:t>Ventajas:</w:t>
      </w:r>
      <w:bookmarkEnd w:id="4"/>
      <w:r w:rsidRPr="009E10E3">
        <w:t> </w:t>
      </w:r>
    </w:p>
    <w:p w14:paraId="61FA991B" w14:textId="2D69E943" w:rsidR="009E10E3" w:rsidRPr="009E10E3" w:rsidRDefault="009E10E3" w:rsidP="009E10E3">
      <w:pPr>
        <w:ind w:left="720" w:firstLine="0"/>
      </w:pPr>
      <w:r w:rsidRPr="009E10E3">
        <w:br/>
        <w:t>- No es necesario expulsar y hacer retroceder procesos como en la detección del interbloqueo.</w:t>
      </w:r>
      <w:r w:rsidRPr="009E10E3">
        <w:br/>
        <w:t>- Es menos restrictivo que la prevención.</w:t>
      </w:r>
      <w:r w:rsidRPr="009E10E3">
        <w:br/>
      </w:r>
      <w:r w:rsidRPr="009E10E3">
        <w:br/>
      </w:r>
      <w:r w:rsidRPr="009E10E3">
        <w:rPr>
          <w:rStyle w:val="Ttulo3Car"/>
        </w:rPr>
        <w:t>Desventajas:</w:t>
      </w:r>
      <w:r w:rsidRPr="009E10E3">
        <w:br/>
      </w:r>
      <w:r w:rsidRPr="009E10E3">
        <w:br/>
        <w:t xml:space="preserve">- Se debe conocer la máxima demanda de recursos por anticipado. </w:t>
      </w:r>
      <w:r w:rsidRPr="009E10E3">
        <w:br/>
        <w:t>- La ejecución de los recursos no debe estar forzada por la sincronización.</w:t>
      </w:r>
    </w:p>
    <w:p w14:paraId="65D091B9" w14:textId="77777777" w:rsidR="009E10E3" w:rsidRPr="009E10E3" w:rsidRDefault="009E10E3" w:rsidP="009E10E3">
      <w:pPr>
        <w:spacing w:after="0" w:line="240" w:lineRule="auto"/>
        <w:ind w:hanging="360"/>
        <w:jc w:val="both"/>
        <w:rPr>
          <w:rFonts w:ascii="Times New Roman" w:eastAsia="Times New Roman" w:hAnsi="Times New Roman" w:cs="Times New Roman"/>
          <w:sz w:val="24"/>
          <w:szCs w:val="24"/>
          <w:lang w:val="es-CO" w:eastAsia="es-CR"/>
        </w:rPr>
      </w:pPr>
      <w:r w:rsidRPr="009E10E3">
        <w:rPr>
          <w:rFonts w:ascii="Franklin Gothic Medium" w:eastAsia="Times New Roman" w:hAnsi="Franklin Gothic Medium" w:cs="Times New Roman"/>
          <w:color w:val="534949"/>
          <w:spacing w:val="30"/>
          <w:sz w:val="64"/>
          <w:szCs w:val="64"/>
          <w:lang w:val="es-CO" w:eastAsia="es-CR"/>
        </w:rPr>
        <w:br/>
      </w:r>
    </w:p>
    <w:p w14:paraId="1CEE479A" w14:textId="50246EEA" w:rsidR="009E10E3" w:rsidRDefault="009E10E3" w:rsidP="009E10E3">
      <w:pPr>
        <w:ind w:left="720" w:firstLine="0"/>
      </w:pPr>
    </w:p>
    <w:p w14:paraId="20BFFA1A" w14:textId="7FEA6AEB" w:rsidR="009E10E3" w:rsidRDefault="009E10E3" w:rsidP="009E10E3">
      <w:pPr>
        <w:ind w:left="720" w:firstLine="0"/>
      </w:pPr>
    </w:p>
    <w:p w14:paraId="5F14B168" w14:textId="37E6BC52" w:rsidR="009E10E3" w:rsidRDefault="009E10E3" w:rsidP="009E10E3">
      <w:pPr>
        <w:ind w:left="720" w:firstLine="0"/>
      </w:pPr>
    </w:p>
    <w:p w14:paraId="60D3AEA8" w14:textId="7869539A" w:rsidR="009E10E3" w:rsidRDefault="009E10E3" w:rsidP="00A4420D">
      <w:pPr>
        <w:pStyle w:val="Ttulo1"/>
        <w:ind w:firstLine="0"/>
        <w:jc w:val="left"/>
      </w:pPr>
    </w:p>
    <w:p w14:paraId="7BB93DD7" w14:textId="0C866DE6" w:rsidR="00A4420D" w:rsidRDefault="00A4420D" w:rsidP="00A4420D"/>
    <w:p w14:paraId="1C32CFB9" w14:textId="77777777" w:rsidR="00A4420D" w:rsidRPr="00A4420D" w:rsidRDefault="00A4420D" w:rsidP="00A4420D"/>
    <w:p w14:paraId="1E468A43" w14:textId="7C3D903F" w:rsidR="00516C2D" w:rsidRDefault="00516C2D" w:rsidP="00892C21">
      <w:pPr>
        <w:pStyle w:val="Ttulo1"/>
        <w:jc w:val="left"/>
      </w:pPr>
      <w:bookmarkStart w:id="5" w:name="_Toc173760746"/>
      <w:r>
        <w:lastRenderedPageBreak/>
        <w:t xml:space="preserve">Manual de </w:t>
      </w:r>
      <w:r w:rsidR="00705429">
        <w:t>u</w:t>
      </w:r>
      <w:r>
        <w:t xml:space="preserve">suario para la </w:t>
      </w:r>
      <w:r w:rsidR="00705429">
        <w:t>s</w:t>
      </w:r>
      <w:r>
        <w:t xml:space="preserve">imulación de </w:t>
      </w:r>
      <w:r w:rsidR="00705429">
        <w:t>e</w:t>
      </w:r>
      <w:r>
        <w:t>stacionamiento</w:t>
      </w:r>
      <w:bookmarkEnd w:id="5"/>
    </w:p>
    <w:p w14:paraId="1332FA45" w14:textId="77777777" w:rsidR="00516C2D" w:rsidRDefault="00516C2D" w:rsidP="00516C2D"/>
    <w:p w14:paraId="1356286C" w14:textId="640E6F5E" w:rsidR="00892C21" w:rsidRDefault="00892C21" w:rsidP="00892C21">
      <w:pPr>
        <w:pStyle w:val="Ttulo2"/>
      </w:pPr>
      <w:bookmarkStart w:id="6" w:name="_Toc173760747"/>
      <w:r>
        <w:t>D</w:t>
      </w:r>
      <w:r w:rsidRPr="00892C21">
        <w:t>escripción del programa</w:t>
      </w:r>
      <w:bookmarkEnd w:id="6"/>
    </w:p>
    <w:p w14:paraId="46847A42" w14:textId="7B0292ED" w:rsidR="00516C2D" w:rsidRDefault="000D2476" w:rsidP="00516C2D">
      <w:r w:rsidRPr="000D2476">
        <w:t xml:space="preserve">El programa de </w:t>
      </w:r>
      <w:r w:rsidRPr="00705429">
        <w:rPr>
          <w:b/>
          <w:bCs/>
        </w:rPr>
        <w:t xml:space="preserve">Simulación de </w:t>
      </w:r>
      <w:r w:rsidR="00705429">
        <w:rPr>
          <w:b/>
          <w:bCs/>
        </w:rPr>
        <w:t>e</w:t>
      </w:r>
      <w:r w:rsidRPr="00705429">
        <w:rPr>
          <w:b/>
          <w:bCs/>
        </w:rPr>
        <w:t>stacionamiento</w:t>
      </w:r>
      <w:r w:rsidRPr="000D2476">
        <w:t xml:space="preserve"> es una aplicación diseñada para ilustrar cómo funciona la gestión segura de recursos utilizando el </w:t>
      </w:r>
      <w:r w:rsidR="00A47132">
        <w:t>a</w:t>
      </w:r>
      <w:r w:rsidRPr="000D2476">
        <w:t xml:space="preserve">lgoritmo del </w:t>
      </w:r>
      <w:r w:rsidR="00A47132">
        <w:t>b</w:t>
      </w:r>
      <w:r w:rsidRPr="000D2476">
        <w:t>anquero. La simulación presenta un estacionamiento con un número fijo de espacios</w:t>
      </w:r>
      <w:r w:rsidR="00C22F35">
        <w:t xml:space="preserve"> (</w:t>
      </w:r>
      <w:proofErr w:type="gramStart"/>
      <w:r w:rsidR="00C22F35">
        <w:t>5 )</w:t>
      </w:r>
      <w:proofErr w:type="gramEnd"/>
      <w:r w:rsidRPr="000D2476">
        <w:t xml:space="preserve">, y permite a los usuarios observar cómo se manejan las solicitudes de estacionamiento de manera segura y eficiente. </w:t>
      </w:r>
    </w:p>
    <w:p w14:paraId="6CD6AA2D" w14:textId="77777777" w:rsidR="00516C2D" w:rsidRDefault="00516C2D" w:rsidP="00516C2D"/>
    <w:p w14:paraId="024B7A69" w14:textId="77777777" w:rsidR="00516C2D" w:rsidRDefault="00516C2D" w:rsidP="000D2476">
      <w:pPr>
        <w:pStyle w:val="Ttulo2"/>
      </w:pPr>
      <w:bookmarkStart w:id="7" w:name="_Toc173760748"/>
      <w:r>
        <w:t>Características Principales</w:t>
      </w:r>
      <w:bookmarkEnd w:id="7"/>
    </w:p>
    <w:p w14:paraId="24A3BD93" w14:textId="77777777" w:rsidR="00516C2D" w:rsidRDefault="00516C2D" w:rsidP="000D2476"/>
    <w:p w14:paraId="38AC896C" w14:textId="5B40467C" w:rsidR="00516C2D" w:rsidRPr="000D2476" w:rsidRDefault="00516C2D" w:rsidP="000D2476">
      <w:pPr>
        <w:pStyle w:val="Prrafodelista"/>
        <w:numPr>
          <w:ilvl w:val="0"/>
          <w:numId w:val="16"/>
        </w:numPr>
      </w:pPr>
      <w:r w:rsidRPr="000D2476">
        <w:t xml:space="preserve">Interfaz </w:t>
      </w:r>
      <w:r w:rsidR="00705429">
        <w:t>g</w:t>
      </w:r>
      <w:r w:rsidRPr="000D2476">
        <w:t xml:space="preserve">ráfica: </w:t>
      </w:r>
      <w:r w:rsidR="00A47132">
        <w:t>m</w:t>
      </w:r>
      <w:r w:rsidRPr="000D2476">
        <w:t>uestra el estado de los espacios de estacionamiento y permite interactuar con la simulación.</w:t>
      </w:r>
    </w:p>
    <w:p w14:paraId="4E20B69F" w14:textId="035C9CEA" w:rsidR="00516C2D" w:rsidRPr="000D2476" w:rsidRDefault="00516C2D" w:rsidP="000D2476">
      <w:pPr>
        <w:pStyle w:val="Prrafodelista"/>
        <w:numPr>
          <w:ilvl w:val="0"/>
          <w:numId w:val="16"/>
        </w:numPr>
      </w:pPr>
      <w:r w:rsidRPr="000D2476">
        <w:t xml:space="preserve">Gestión de </w:t>
      </w:r>
      <w:r w:rsidR="00705429">
        <w:t>e</w:t>
      </w:r>
      <w:r w:rsidRPr="000D2476">
        <w:t xml:space="preserve">spacios: </w:t>
      </w:r>
      <w:r w:rsidR="00A47132">
        <w:t>u</w:t>
      </w:r>
      <w:r w:rsidRPr="000D2476">
        <w:t xml:space="preserve">tiliza el </w:t>
      </w:r>
      <w:r w:rsidR="00A47132">
        <w:t>a</w:t>
      </w:r>
      <w:r w:rsidRPr="000D2476">
        <w:t xml:space="preserve">lgoritmo del </w:t>
      </w:r>
      <w:r w:rsidR="00A47132">
        <w:t>b</w:t>
      </w:r>
      <w:r w:rsidRPr="000D2476">
        <w:t>anquero para asignar espacios de manera segura.</w:t>
      </w:r>
    </w:p>
    <w:p w14:paraId="580AC90D" w14:textId="4D99F240" w:rsidR="00516C2D" w:rsidRPr="000D2476" w:rsidRDefault="00516C2D" w:rsidP="000D2476">
      <w:pPr>
        <w:pStyle w:val="Prrafodelista"/>
        <w:numPr>
          <w:ilvl w:val="0"/>
          <w:numId w:val="16"/>
        </w:numPr>
      </w:pPr>
      <w:r w:rsidRPr="000D2476">
        <w:t>Simulación de</w:t>
      </w:r>
      <w:r w:rsidR="00705429">
        <w:t xml:space="preserve"> l</w:t>
      </w:r>
      <w:r w:rsidRPr="000D2476">
        <w:t xml:space="preserve">legada de Carros: </w:t>
      </w:r>
      <w:r w:rsidR="00A47132">
        <w:t>l</w:t>
      </w:r>
      <w:r w:rsidRPr="000D2476">
        <w:t xml:space="preserve">os carros llegan aleatoriamente y se estacionan en espacios disponibles o se </w:t>
      </w:r>
      <w:r w:rsidR="00A47132">
        <w:t>colocan</w:t>
      </w:r>
      <w:r w:rsidRPr="000D2476">
        <w:t xml:space="preserve"> en espera.</w:t>
      </w:r>
    </w:p>
    <w:p w14:paraId="30CFE904" w14:textId="14A5A883" w:rsidR="00516C2D" w:rsidRDefault="00516C2D" w:rsidP="000D2476">
      <w:pPr>
        <w:pStyle w:val="Prrafodelista"/>
        <w:numPr>
          <w:ilvl w:val="0"/>
          <w:numId w:val="16"/>
        </w:numPr>
      </w:pPr>
      <w:r w:rsidRPr="000D2476">
        <w:t xml:space="preserve">Visualización del </w:t>
      </w:r>
      <w:r w:rsidR="00A47132">
        <w:t>e</w:t>
      </w:r>
      <w:r w:rsidRPr="000D2476">
        <w:t xml:space="preserve">stado: </w:t>
      </w:r>
      <w:r w:rsidR="00A47132">
        <w:t>p</w:t>
      </w:r>
      <w:r w:rsidRPr="000D2476">
        <w:t>ermite ver el estado actual del estacionamiento y los carros en espera.</w:t>
      </w:r>
    </w:p>
    <w:p w14:paraId="66CFF812" w14:textId="77777777" w:rsidR="000D2476" w:rsidRPr="000D2476" w:rsidRDefault="000D2476" w:rsidP="000D2476">
      <w:pPr>
        <w:pStyle w:val="Prrafodelista"/>
        <w:ind w:left="1440" w:firstLine="0"/>
      </w:pPr>
    </w:p>
    <w:p w14:paraId="332B0A82" w14:textId="77777777" w:rsidR="00516C2D" w:rsidRDefault="00516C2D" w:rsidP="00516C2D"/>
    <w:p w14:paraId="27F2E2E1" w14:textId="119C0C32" w:rsidR="00516C2D" w:rsidRPr="00D932E3" w:rsidRDefault="0095656D" w:rsidP="00D932E3">
      <w:pPr>
        <w:pStyle w:val="Ttulo2"/>
        <w:rPr>
          <w:sz w:val="28"/>
          <w:szCs w:val="32"/>
        </w:rPr>
      </w:pPr>
      <w:bookmarkStart w:id="8" w:name="_Toc173760749"/>
      <w:r w:rsidRPr="00D932E3">
        <w:rPr>
          <w:sz w:val="28"/>
          <w:szCs w:val="32"/>
        </w:rPr>
        <w:lastRenderedPageBreak/>
        <w:t>¿</w:t>
      </w:r>
      <w:r w:rsidR="00516C2D" w:rsidRPr="00D932E3">
        <w:rPr>
          <w:sz w:val="28"/>
          <w:szCs w:val="32"/>
        </w:rPr>
        <w:t>Cómo Funciona</w:t>
      </w:r>
      <w:r w:rsidRPr="00D932E3">
        <w:rPr>
          <w:sz w:val="28"/>
          <w:szCs w:val="32"/>
        </w:rPr>
        <w:t>?</w:t>
      </w:r>
      <w:bookmarkEnd w:id="8"/>
    </w:p>
    <w:p w14:paraId="2BF6A7C2" w14:textId="416CCD43" w:rsidR="00516C2D" w:rsidRDefault="00516C2D" w:rsidP="00D932E3">
      <w:pPr>
        <w:pStyle w:val="Ttulo3"/>
        <w:numPr>
          <w:ilvl w:val="0"/>
          <w:numId w:val="18"/>
        </w:numPr>
      </w:pPr>
      <w:bookmarkStart w:id="9" w:name="_Toc173760750"/>
      <w:r>
        <w:t>Ingreso del Número de Carros:</w:t>
      </w:r>
      <w:bookmarkEnd w:id="9"/>
    </w:p>
    <w:p w14:paraId="308E8509" w14:textId="221BB31F" w:rsidR="00516C2D" w:rsidRDefault="00516C2D" w:rsidP="00516C2D">
      <w:r>
        <w:t xml:space="preserve">        Al iniciar la aplicación, se te pedirá que ingrese el número máximo de carros que deseas simular. Este número debe ser mayor a 5</w:t>
      </w:r>
      <w:r w:rsidR="0095656D">
        <w:t xml:space="preserve"> y menor o igual a 1000</w:t>
      </w:r>
      <w:r>
        <w:t>.</w:t>
      </w:r>
    </w:p>
    <w:p w14:paraId="44EFEF4C" w14:textId="592CB521" w:rsidR="0095656D" w:rsidRDefault="00F718A0" w:rsidP="00516C2D">
      <w:r>
        <w:rPr>
          <w:noProof/>
        </w:rPr>
        <w:pict w14:anchorId="4AA1A738">
          <v:shape id="_x0000_s1028" type="#_x0000_t202" style="position:absolute;left:0;text-align:left;margin-left:44.45pt;margin-top:105.4pt;width:324.75pt;height:.05pt;z-index:251659264;mso-position-horizontal-relative:text;mso-position-vertical-relative:text" stroked="f">
            <v:textbox style="mso-fit-shape-to-text:t" inset="0,0,0,0">
              <w:txbxContent>
                <w:p w14:paraId="3698FCD1" w14:textId="4D2DF1BF" w:rsidR="0095656D" w:rsidRPr="0095656D" w:rsidRDefault="0095656D" w:rsidP="0095656D">
                  <w:pPr>
                    <w:pStyle w:val="Descripcin"/>
                    <w:jc w:val="center"/>
                    <w:rPr>
                      <w:b/>
                      <w:bCs/>
                      <w:noProof/>
                      <w:color w:val="auto"/>
                    </w:rPr>
                  </w:pPr>
                  <w:r w:rsidRPr="0095656D">
                    <w:rPr>
                      <w:b/>
                      <w:bCs/>
                      <w:color w:val="auto"/>
                    </w:rPr>
                    <w:t xml:space="preserve">Ilustración </w:t>
                  </w:r>
                  <w:r w:rsidRPr="0095656D">
                    <w:rPr>
                      <w:b/>
                      <w:bCs/>
                      <w:color w:val="auto"/>
                    </w:rPr>
                    <w:fldChar w:fldCharType="begin"/>
                  </w:r>
                  <w:r w:rsidRPr="0095656D">
                    <w:rPr>
                      <w:b/>
                      <w:bCs/>
                      <w:color w:val="auto"/>
                    </w:rPr>
                    <w:instrText xml:space="preserve"> SEQ Ilustración \* ARABIC </w:instrText>
                  </w:r>
                  <w:r w:rsidRPr="0095656D">
                    <w:rPr>
                      <w:b/>
                      <w:bCs/>
                      <w:color w:val="auto"/>
                    </w:rPr>
                    <w:fldChar w:fldCharType="separate"/>
                  </w:r>
                  <w:r w:rsidR="00015B98">
                    <w:rPr>
                      <w:b/>
                      <w:bCs/>
                      <w:noProof/>
                      <w:color w:val="auto"/>
                    </w:rPr>
                    <w:t>2</w:t>
                  </w:r>
                  <w:r w:rsidRPr="0095656D">
                    <w:rPr>
                      <w:b/>
                      <w:bCs/>
                      <w:color w:val="auto"/>
                    </w:rPr>
                    <w:fldChar w:fldCharType="end"/>
                  </w:r>
                  <w:r w:rsidRPr="0095656D">
                    <w:rPr>
                      <w:b/>
                      <w:bCs/>
                      <w:color w:val="auto"/>
                    </w:rPr>
                    <w:t xml:space="preserve"> 1.</w:t>
                  </w:r>
                  <w:r w:rsidRPr="0095656D">
                    <w:rPr>
                      <w:b/>
                      <w:bCs/>
                      <w:color w:val="auto"/>
                    </w:rPr>
                    <w:tab/>
                    <w:t>Ingreso del Número de Carros</w:t>
                  </w:r>
                </w:p>
              </w:txbxContent>
            </v:textbox>
            <w10:wrap type="square"/>
          </v:shape>
        </w:pict>
      </w:r>
      <w:r w:rsidR="0095656D">
        <w:rPr>
          <w:noProof/>
        </w:rPr>
        <w:drawing>
          <wp:anchor distT="0" distB="0" distL="114300" distR="114300" simplePos="0" relativeHeight="251652096" behindDoc="0" locked="0" layoutInCell="1" allowOverlap="1" wp14:anchorId="3790609A" wp14:editId="4DA1046E">
            <wp:simplePos x="0" y="0"/>
            <wp:positionH relativeFrom="column">
              <wp:posOffset>564790</wp:posOffset>
            </wp:positionH>
            <wp:positionV relativeFrom="paragraph">
              <wp:posOffset>5080</wp:posOffset>
            </wp:positionV>
            <wp:extent cx="4124325" cy="1276350"/>
            <wp:effectExtent l="0" t="0" r="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124325" cy="1276350"/>
                    </a:xfrm>
                    <a:prstGeom prst="rect">
                      <a:avLst/>
                    </a:prstGeom>
                  </pic:spPr>
                </pic:pic>
              </a:graphicData>
            </a:graphic>
          </wp:anchor>
        </w:drawing>
      </w:r>
    </w:p>
    <w:p w14:paraId="7418743D" w14:textId="4DEB8EEB" w:rsidR="0095656D" w:rsidRDefault="0095656D" w:rsidP="00516C2D"/>
    <w:p w14:paraId="75BDF4B5" w14:textId="4698EA8D" w:rsidR="0095656D" w:rsidRDefault="0095656D" w:rsidP="004E404E">
      <w:pPr>
        <w:ind w:firstLine="0"/>
      </w:pPr>
    </w:p>
    <w:p w14:paraId="66926FA7" w14:textId="50F94F71" w:rsidR="00516C2D" w:rsidRPr="009E1858" w:rsidRDefault="00516C2D" w:rsidP="009E1858">
      <w:pPr>
        <w:pStyle w:val="Ttulo3"/>
        <w:numPr>
          <w:ilvl w:val="0"/>
          <w:numId w:val="18"/>
        </w:numPr>
      </w:pPr>
      <w:bookmarkStart w:id="10" w:name="_Toc173760751"/>
      <w:r w:rsidRPr="009E1858">
        <w:t>Interfaz de Usuario:</w:t>
      </w:r>
      <w:bookmarkEnd w:id="10"/>
    </w:p>
    <w:p w14:paraId="3ED52949" w14:textId="77777777" w:rsidR="008D0AF8" w:rsidRDefault="00516C2D" w:rsidP="008D0AF8">
      <w:pPr>
        <w:ind w:firstLine="0"/>
      </w:pPr>
      <w:r>
        <w:t xml:space="preserve"> Panel de Estacionamiento: Muestra los espacios de estacionamiento. Cada espacio puede estar libre (verde) </w:t>
      </w:r>
      <w:proofErr w:type="spellStart"/>
      <w:r>
        <w:t>o</w:t>
      </w:r>
      <w:proofErr w:type="spellEnd"/>
      <w:r>
        <w:t xml:space="preserve"> ocupado por un carro (rojo).</w:t>
      </w:r>
    </w:p>
    <w:p w14:paraId="7D8F3A95" w14:textId="7196BCC8" w:rsidR="008D0AF8" w:rsidRDefault="008D0AF8" w:rsidP="008D0AF8">
      <w:pPr>
        <w:ind w:firstLine="0"/>
      </w:pPr>
      <w:r>
        <w:t>Panel de Control: Incluye botones para agregar carros y ver el estado del estacionamiento.</w:t>
      </w:r>
    </w:p>
    <w:p w14:paraId="7CF5D23C" w14:textId="0325DB9C" w:rsidR="008D0AF8" w:rsidRDefault="008D0AF8" w:rsidP="00516C2D">
      <w:r>
        <w:rPr>
          <w:noProof/>
        </w:rPr>
        <w:drawing>
          <wp:inline distT="0" distB="0" distL="0" distR="0" wp14:anchorId="3ACDD211" wp14:editId="3533E021">
            <wp:extent cx="3855493" cy="2879263"/>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66620" cy="2887573"/>
                    </a:xfrm>
                    <a:prstGeom prst="rect">
                      <a:avLst/>
                    </a:prstGeom>
                  </pic:spPr>
                </pic:pic>
              </a:graphicData>
            </a:graphic>
          </wp:inline>
        </w:drawing>
      </w:r>
    </w:p>
    <w:p w14:paraId="49433C51" w14:textId="799C1A40" w:rsidR="008D0AF8" w:rsidRPr="004E404E" w:rsidRDefault="008D0AF8" w:rsidP="008D0AF8">
      <w:pPr>
        <w:pStyle w:val="Descripcin"/>
        <w:rPr>
          <w:b/>
          <w:bCs/>
          <w:color w:val="auto"/>
        </w:rPr>
      </w:pPr>
      <w:r w:rsidRPr="004E404E">
        <w:rPr>
          <w:b/>
          <w:bCs/>
          <w:color w:val="auto"/>
        </w:rPr>
        <w:t xml:space="preserve">Ilustración </w:t>
      </w:r>
      <w:r w:rsidRPr="004E404E">
        <w:rPr>
          <w:b/>
          <w:bCs/>
          <w:color w:val="auto"/>
        </w:rPr>
        <w:fldChar w:fldCharType="begin"/>
      </w:r>
      <w:r w:rsidRPr="004E404E">
        <w:rPr>
          <w:b/>
          <w:bCs/>
          <w:color w:val="auto"/>
        </w:rPr>
        <w:instrText xml:space="preserve"> SEQ Ilustración \* ARABIC </w:instrText>
      </w:r>
      <w:r w:rsidRPr="004E404E">
        <w:rPr>
          <w:b/>
          <w:bCs/>
          <w:color w:val="auto"/>
        </w:rPr>
        <w:fldChar w:fldCharType="separate"/>
      </w:r>
      <w:r w:rsidR="00015B98">
        <w:rPr>
          <w:b/>
          <w:bCs/>
          <w:noProof/>
          <w:color w:val="auto"/>
        </w:rPr>
        <w:t>3</w:t>
      </w:r>
      <w:r w:rsidRPr="004E404E">
        <w:rPr>
          <w:b/>
          <w:bCs/>
          <w:color w:val="auto"/>
        </w:rPr>
        <w:fldChar w:fldCharType="end"/>
      </w:r>
      <w:r w:rsidRPr="004E404E">
        <w:rPr>
          <w:b/>
          <w:bCs/>
          <w:color w:val="auto"/>
        </w:rPr>
        <w:t xml:space="preserve"> Panel de Estacionamiento:</w:t>
      </w:r>
    </w:p>
    <w:p w14:paraId="16BDBEB1" w14:textId="77777777" w:rsidR="00D932E3" w:rsidRDefault="00D932E3" w:rsidP="00516C2D"/>
    <w:p w14:paraId="7CF228CA" w14:textId="77777777" w:rsidR="00516C2D" w:rsidRDefault="00516C2D" w:rsidP="00516C2D">
      <w:r>
        <w:lastRenderedPageBreak/>
        <w:t xml:space="preserve">    Agregar un Carro:</w:t>
      </w:r>
    </w:p>
    <w:p w14:paraId="7113C1D2" w14:textId="18BF433B" w:rsidR="00516C2D" w:rsidRDefault="00516C2D" w:rsidP="00516C2D">
      <w:r>
        <w:t xml:space="preserve">        Cuando haces clic en el botón "Agregar Carro", se simula la llegada de un nuevo carro. El carro se estacionará si hay espacio disponible o se pondrá en espera si no hay.</w:t>
      </w:r>
    </w:p>
    <w:p w14:paraId="60C66879" w14:textId="38A3A6D0" w:rsidR="009844D3" w:rsidRDefault="009844D3" w:rsidP="009844D3">
      <w:r>
        <w:rPr>
          <w:noProof/>
        </w:rPr>
        <w:drawing>
          <wp:anchor distT="0" distB="0" distL="114300" distR="114300" simplePos="0" relativeHeight="251654144" behindDoc="0" locked="0" layoutInCell="1" allowOverlap="1" wp14:anchorId="72409D70" wp14:editId="222A289C">
            <wp:simplePos x="0" y="0"/>
            <wp:positionH relativeFrom="column">
              <wp:posOffset>523884</wp:posOffset>
            </wp:positionH>
            <wp:positionV relativeFrom="paragraph">
              <wp:posOffset>72826</wp:posOffset>
            </wp:positionV>
            <wp:extent cx="4230806" cy="3169036"/>
            <wp:effectExtent l="0" t="0" r="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230806" cy="3169036"/>
                    </a:xfrm>
                    <a:prstGeom prst="rect">
                      <a:avLst/>
                    </a:prstGeom>
                  </pic:spPr>
                </pic:pic>
              </a:graphicData>
            </a:graphic>
          </wp:anchor>
        </w:drawing>
      </w:r>
      <w:r>
        <w:t xml:space="preserve">    </w:t>
      </w:r>
    </w:p>
    <w:p w14:paraId="7C82EB0C" w14:textId="0A35D44E" w:rsidR="009844D3" w:rsidRDefault="009844D3" w:rsidP="00516C2D"/>
    <w:p w14:paraId="578F2B57" w14:textId="344FD765" w:rsidR="00DF6588" w:rsidRDefault="00DF6588" w:rsidP="00516C2D"/>
    <w:p w14:paraId="51BE2854" w14:textId="6FCCBA57" w:rsidR="00DF6588" w:rsidRDefault="00DF6588" w:rsidP="00516C2D"/>
    <w:p w14:paraId="23D34C79" w14:textId="231EE7DB" w:rsidR="00DF6588" w:rsidRDefault="00DF6588" w:rsidP="00516C2D"/>
    <w:p w14:paraId="6163CDC8" w14:textId="06EAB5AC" w:rsidR="00DF6588" w:rsidRDefault="00DF6588" w:rsidP="00516C2D"/>
    <w:p w14:paraId="11564373" w14:textId="35A9C1D6" w:rsidR="00DF6588" w:rsidRDefault="00DF6588" w:rsidP="00516C2D"/>
    <w:p w14:paraId="4998FA79" w14:textId="46FAC98D" w:rsidR="00DF6588" w:rsidRDefault="00F718A0" w:rsidP="009844D3">
      <w:r>
        <w:rPr>
          <w:noProof/>
        </w:rPr>
        <w:pict w14:anchorId="1F1C3223">
          <v:shape id="_x0000_s1029" type="#_x0000_t202" style="position:absolute;left:0;text-align:left;margin-left:46.1pt;margin-top:27.7pt;width:333.1pt;height:20.35pt;z-index:251660288;mso-position-horizontal-relative:text;mso-position-vertical-relative:text" stroked="f">
            <v:textbox style="mso-fit-shape-to-text:t" inset="0,0,0,0">
              <w:txbxContent>
                <w:p w14:paraId="17BC1CA5" w14:textId="6D079167" w:rsidR="00DF6588" w:rsidRPr="00DF6588" w:rsidRDefault="00DF6588" w:rsidP="00DF6588">
                  <w:pPr>
                    <w:pStyle w:val="Descripcin"/>
                    <w:jc w:val="center"/>
                    <w:rPr>
                      <w:b/>
                      <w:bCs/>
                      <w:noProof/>
                      <w:color w:val="auto"/>
                    </w:rPr>
                  </w:pPr>
                  <w:r w:rsidRPr="00DF6588">
                    <w:rPr>
                      <w:b/>
                      <w:bCs/>
                      <w:color w:val="auto"/>
                    </w:rPr>
                    <w:t xml:space="preserve">Ilustración </w:t>
                  </w:r>
                  <w:r w:rsidRPr="00DF6588">
                    <w:rPr>
                      <w:b/>
                      <w:bCs/>
                      <w:color w:val="auto"/>
                    </w:rPr>
                    <w:fldChar w:fldCharType="begin"/>
                  </w:r>
                  <w:r w:rsidRPr="00DF6588">
                    <w:rPr>
                      <w:b/>
                      <w:bCs/>
                      <w:color w:val="auto"/>
                    </w:rPr>
                    <w:instrText xml:space="preserve"> SEQ Ilustración \* ARABIC </w:instrText>
                  </w:r>
                  <w:r w:rsidRPr="00DF6588">
                    <w:rPr>
                      <w:b/>
                      <w:bCs/>
                      <w:color w:val="auto"/>
                    </w:rPr>
                    <w:fldChar w:fldCharType="separate"/>
                  </w:r>
                  <w:r w:rsidR="00015B98">
                    <w:rPr>
                      <w:b/>
                      <w:bCs/>
                      <w:noProof/>
                      <w:color w:val="auto"/>
                    </w:rPr>
                    <w:t>4</w:t>
                  </w:r>
                  <w:r w:rsidRPr="00DF6588">
                    <w:rPr>
                      <w:b/>
                      <w:bCs/>
                      <w:color w:val="auto"/>
                    </w:rPr>
                    <w:fldChar w:fldCharType="end"/>
                  </w:r>
                  <w:r w:rsidRPr="00DF6588">
                    <w:rPr>
                      <w:b/>
                      <w:bCs/>
                      <w:color w:val="auto"/>
                    </w:rPr>
                    <w:t xml:space="preserve"> Espera si no hay espacio libre</w:t>
                  </w:r>
                </w:p>
              </w:txbxContent>
            </v:textbox>
            <w10:wrap type="square"/>
          </v:shape>
        </w:pict>
      </w:r>
    </w:p>
    <w:p w14:paraId="62D02004" w14:textId="454B4806" w:rsidR="009844D3" w:rsidRDefault="00F718A0" w:rsidP="009844D3">
      <w:r>
        <w:rPr>
          <w:noProof/>
        </w:rPr>
        <w:pict w14:anchorId="0A3A052E">
          <v:shape id="_x0000_s1030" type="#_x0000_t202" style="position:absolute;left:0;text-align:left;margin-left:74.1pt;margin-top:296.9pt;width:320.2pt;height:.05pt;z-index:251661312;mso-position-horizontal-relative:text;mso-position-vertical-relative:text" stroked="f">
            <v:textbox style="mso-fit-shape-to-text:t" inset="0,0,0,0">
              <w:txbxContent>
                <w:p w14:paraId="6EE56211" w14:textId="0B64EAFA" w:rsidR="009844D3" w:rsidRPr="009844D3" w:rsidRDefault="009844D3" w:rsidP="009844D3">
                  <w:pPr>
                    <w:pStyle w:val="Descripcin"/>
                    <w:jc w:val="center"/>
                    <w:rPr>
                      <w:b/>
                      <w:bCs/>
                      <w:noProof/>
                      <w:color w:val="auto"/>
                    </w:rPr>
                  </w:pPr>
                  <w:r w:rsidRPr="009844D3">
                    <w:rPr>
                      <w:b/>
                      <w:bCs/>
                      <w:color w:val="auto"/>
                    </w:rPr>
                    <w:t xml:space="preserve">Ilustración </w:t>
                  </w:r>
                  <w:r w:rsidRPr="009844D3">
                    <w:rPr>
                      <w:b/>
                      <w:bCs/>
                      <w:color w:val="auto"/>
                    </w:rPr>
                    <w:fldChar w:fldCharType="begin"/>
                  </w:r>
                  <w:r w:rsidRPr="009844D3">
                    <w:rPr>
                      <w:b/>
                      <w:bCs/>
                      <w:color w:val="auto"/>
                    </w:rPr>
                    <w:instrText xml:space="preserve"> SEQ Ilustración \* ARABIC </w:instrText>
                  </w:r>
                  <w:r w:rsidRPr="009844D3">
                    <w:rPr>
                      <w:b/>
                      <w:bCs/>
                      <w:color w:val="auto"/>
                    </w:rPr>
                    <w:fldChar w:fldCharType="separate"/>
                  </w:r>
                  <w:r w:rsidR="00015B98">
                    <w:rPr>
                      <w:b/>
                      <w:bCs/>
                      <w:noProof/>
                      <w:color w:val="auto"/>
                    </w:rPr>
                    <w:t>5</w:t>
                  </w:r>
                  <w:r w:rsidRPr="009844D3">
                    <w:rPr>
                      <w:b/>
                      <w:bCs/>
                      <w:color w:val="auto"/>
                    </w:rPr>
                    <w:fldChar w:fldCharType="end"/>
                  </w:r>
                  <w:r w:rsidRPr="009844D3">
                    <w:rPr>
                      <w:b/>
                      <w:bCs/>
                      <w:color w:val="auto"/>
                    </w:rPr>
                    <w:t xml:space="preserve"> Liberación de espacios</w:t>
                  </w:r>
                </w:p>
              </w:txbxContent>
            </v:textbox>
            <w10:wrap type="square"/>
          </v:shape>
        </w:pict>
      </w:r>
      <w:r w:rsidR="009844D3">
        <w:rPr>
          <w:noProof/>
        </w:rPr>
        <w:drawing>
          <wp:anchor distT="0" distB="0" distL="114300" distR="114300" simplePos="0" relativeHeight="251655168" behindDoc="0" locked="0" layoutInCell="1" allowOverlap="1" wp14:anchorId="0EF9DE33" wp14:editId="46649B40">
            <wp:simplePos x="0" y="0"/>
            <wp:positionH relativeFrom="column">
              <wp:posOffset>941127</wp:posOffset>
            </wp:positionH>
            <wp:positionV relativeFrom="paragraph">
              <wp:posOffset>654988</wp:posOffset>
            </wp:positionV>
            <wp:extent cx="4067033" cy="3059399"/>
            <wp:effectExtent l="0" t="0" r="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067033" cy="3059399"/>
                    </a:xfrm>
                    <a:prstGeom prst="rect">
                      <a:avLst/>
                    </a:prstGeom>
                  </pic:spPr>
                </pic:pic>
              </a:graphicData>
            </a:graphic>
          </wp:anchor>
        </w:drawing>
      </w:r>
      <w:r w:rsidR="009844D3">
        <w:t>Liberación de espacios: Cada carro estacionado se libera después de un tiempo aleatorio entre 1 y 10 segundos. Los espacios liberados se vuelven disponibles para otros carros.</w:t>
      </w:r>
    </w:p>
    <w:p w14:paraId="62C212D5" w14:textId="7AF73042" w:rsidR="009844D3" w:rsidRDefault="009844D3" w:rsidP="00516C2D"/>
    <w:p w14:paraId="4F9ECE4C" w14:textId="5E2F1CF3" w:rsidR="00DF6588" w:rsidRDefault="00DF6588" w:rsidP="00516C2D"/>
    <w:p w14:paraId="7F80B74A" w14:textId="1CF78E2C" w:rsidR="00DF6588" w:rsidRDefault="00DF6588" w:rsidP="00516C2D"/>
    <w:p w14:paraId="4B2E84E0" w14:textId="52AC6FFF" w:rsidR="009844D3" w:rsidRDefault="009844D3" w:rsidP="00516C2D"/>
    <w:p w14:paraId="3C5175AF" w14:textId="1C1C9192" w:rsidR="009844D3" w:rsidRDefault="009844D3" w:rsidP="00516C2D"/>
    <w:p w14:paraId="6BB3046F" w14:textId="77777777" w:rsidR="009844D3" w:rsidRDefault="009844D3" w:rsidP="002F4A8F">
      <w:pPr>
        <w:ind w:firstLine="0"/>
      </w:pPr>
    </w:p>
    <w:p w14:paraId="5591F359" w14:textId="599ECBBD" w:rsidR="00516C2D" w:rsidRDefault="00516C2D" w:rsidP="00516C2D">
      <w:r>
        <w:t xml:space="preserve">    Ver </w:t>
      </w:r>
      <w:r w:rsidR="002F4A8F">
        <w:t>e</w:t>
      </w:r>
      <w:r>
        <w:t>stado:</w:t>
      </w:r>
    </w:p>
    <w:p w14:paraId="5B3175AC" w14:textId="1A17A6DF" w:rsidR="00516C2D" w:rsidRDefault="00516C2D" w:rsidP="00516C2D">
      <w:r>
        <w:t xml:space="preserve">        Al hacer clic en el botón "Ver Estado", se muestra una ventana con el estado actual del estacionamiento, incluyendo los espacios ocupados y los carros en espera.</w:t>
      </w:r>
    </w:p>
    <w:p w14:paraId="5C9DCADA" w14:textId="6211B200" w:rsidR="002F4A8F" w:rsidRDefault="00F718A0" w:rsidP="00516C2D">
      <w:r>
        <w:rPr>
          <w:noProof/>
        </w:rPr>
        <w:pict w14:anchorId="0D5C321D">
          <v:shape id="_x0000_s1031" type="#_x0000_t202" style="position:absolute;left:0;text-align:left;margin-left:-4.3pt;margin-top:296.45pt;width:396pt;height:.05pt;z-index:251662336;mso-position-horizontal-relative:text;mso-position-vertical-relative:text" stroked="f">
            <v:textbox style="mso-fit-shape-to-text:t" inset="0,0,0,0">
              <w:txbxContent>
                <w:p w14:paraId="24FB43E0" w14:textId="1FE8F05F" w:rsidR="002F4A8F" w:rsidRPr="002F4A8F" w:rsidRDefault="002F4A8F" w:rsidP="002F4A8F">
                  <w:pPr>
                    <w:pStyle w:val="Descripcin"/>
                    <w:jc w:val="center"/>
                    <w:rPr>
                      <w:b/>
                      <w:bCs/>
                      <w:noProof/>
                      <w:color w:val="auto"/>
                    </w:rPr>
                  </w:pPr>
                  <w:r w:rsidRPr="002F4A8F">
                    <w:rPr>
                      <w:b/>
                      <w:bCs/>
                      <w:color w:val="auto"/>
                    </w:rPr>
                    <w:t xml:space="preserve">Ilustración </w:t>
                  </w:r>
                  <w:r w:rsidRPr="002F4A8F">
                    <w:rPr>
                      <w:b/>
                      <w:bCs/>
                      <w:color w:val="auto"/>
                    </w:rPr>
                    <w:fldChar w:fldCharType="begin"/>
                  </w:r>
                  <w:r w:rsidRPr="002F4A8F">
                    <w:rPr>
                      <w:b/>
                      <w:bCs/>
                      <w:color w:val="auto"/>
                    </w:rPr>
                    <w:instrText xml:space="preserve"> SEQ Ilustración \* ARABIC </w:instrText>
                  </w:r>
                  <w:r w:rsidRPr="002F4A8F">
                    <w:rPr>
                      <w:b/>
                      <w:bCs/>
                      <w:color w:val="auto"/>
                    </w:rPr>
                    <w:fldChar w:fldCharType="separate"/>
                  </w:r>
                  <w:r w:rsidR="00015B98">
                    <w:rPr>
                      <w:b/>
                      <w:bCs/>
                      <w:noProof/>
                      <w:color w:val="auto"/>
                    </w:rPr>
                    <w:t>6</w:t>
                  </w:r>
                  <w:r w:rsidRPr="002F4A8F">
                    <w:rPr>
                      <w:b/>
                      <w:bCs/>
                      <w:color w:val="auto"/>
                    </w:rPr>
                    <w:fldChar w:fldCharType="end"/>
                  </w:r>
                  <w:r w:rsidRPr="002F4A8F">
                    <w:rPr>
                      <w:b/>
                      <w:bCs/>
                      <w:color w:val="auto"/>
                    </w:rPr>
                    <w:t xml:space="preserve"> Ver estado</w:t>
                  </w:r>
                </w:p>
              </w:txbxContent>
            </v:textbox>
            <w10:wrap type="square"/>
          </v:shape>
        </w:pict>
      </w:r>
      <w:r w:rsidR="002F4A8F">
        <w:rPr>
          <w:noProof/>
        </w:rPr>
        <w:drawing>
          <wp:anchor distT="0" distB="0" distL="114300" distR="114300" simplePos="0" relativeHeight="251656192" behindDoc="0" locked="0" layoutInCell="1" allowOverlap="1" wp14:anchorId="4593A9E5" wp14:editId="1CA4B108">
            <wp:simplePos x="0" y="0"/>
            <wp:positionH relativeFrom="column">
              <wp:posOffset>-55017</wp:posOffset>
            </wp:positionH>
            <wp:positionV relativeFrom="paragraph">
              <wp:posOffset>33655</wp:posOffset>
            </wp:positionV>
            <wp:extent cx="5029200" cy="3674110"/>
            <wp:effectExtent l="0" t="0" r="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029200" cy="3674110"/>
                    </a:xfrm>
                    <a:prstGeom prst="rect">
                      <a:avLst/>
                    </a:prstGeom>
                  </pic:spPr>
                </pic:pic>
              </a:graphicData>
            </a:graphic>
            <wp14:sizeRelH relativeFrom="margin">
              <wp14:pctWidth>0</wp14:pctWidth>
            </wp14:sizeRelH>
            <wp14:sizeRelV relativeFrom="margin">
              <wp14:pctHeight>0</wp14:pctHeight>
            </wp14:sizeRelV>
          </wp:anchor>
        </w:drawing>
      </w:r>
    </w:p>
    <w:p w14:paraId="603F084C" w14:textId="29945906" w:rsidR="002F4A8F" w:rsidRDefault="002F4A8F" w:rsidP="00516C2D"/>
    <w:p w14:paraId="229B2DB2" w14:textId="1BCB37A9" w:rsidR="002F4A8F" w:rsidRDefault="002F4A8F" w:rsidP="00516C2D"/>
    <w:p w14:paraId="2283CB29" w14:textId="0F8E9D36" w:rsidR="002F4A8F" w:rsidRDefault="002F4A8F" w:rsidP="00516C2D"/>
    <w:p w14:paraId="1DA3EC67" w14:textId="0307C195" w:rsidR="002F4A8F" w:rsidRDefault="002F4A8F" w:rsidP="00516C2D"/>
    <w:p w14:paraId="0343A7C3" w14:textId="42B59172" w:rsidR="002F4A8F" w:rsidRDefault="002F4A8F" w:rsidP="00516C2D"/>
    <w:p w14:paraId="4AD3B1FC" w14:textId="3EF040AF" w:rsidR="002F4A8F" w:rsidRDefault="002F4A8F" w:rsidP="00516C2D"/>
    <w:p w14:paraId="1725DB5B" w14:textId="1F4E6AC4" w:rsidR="002F4A8F" w:rsidRDefault="002F4A8F" w:rsidP="00516C2D"/>
    <w:p w14:paraId="1E62A371" w14:textId="4924EF68" w:rsidR="002F4A8F" w:rsidRDefault="002F4A8F" w:rsidP="00516C2D"/>
    <w:p w14:paraId="29013BF4" w14:textId="4B7CCF96" w:rsidR="002F4A8F" w:rsidRDefault="002F4A8F" w:rsidP="00516C2D"/>
    <w:p w14:paraId="0E348383" w14:textId="0FA60026" w:rsidR="001302AD" w:rsidRDefault="001302AD" w:rsidP="00516C2D"/>
    <w:p w14:paraId="6E607730" w14:textId="77777777" w:rsidR="001302AD" w:rsidRDefault="001302AD" w:rsidP="00516C2D"/>
    <w:p w14:paraId="6F276E71" w14:textId="77777777" w:rsidR="002F4A8F" w:rsidRDefault="002F4A8F" w:rsidP="00516C2D"/>
    <w:p w14:paraId="5F7902AD" w14:textId="77777777" w:rsidR="009E1858" w:rsidRDefault="009E1858" w:rsidP="00516C2D"/>
    <w:p w14:paraId="137C273F" w14:textId="613EAE55" w:rsidR="00516C2D" w:rsidRPr="009E1858" w:rsidRDefault="001302AD" w:rsidP="009E1858">
      <w:pPr>
        <w:pStyle w:val="Ttulo3"/>
        <w:numPr>
          <w:ilvl w:val="0"/>
          <w:numId w:val="18"/>
        </w:numPr>
        <w:rPr>
          <w:b w:val="0"/>
          <w:bCs/>
        </w:rPr>
      </w:pPr>
      <w:bookmarkStart w:id="11" w:name="_Toc173760752"/>
      <w:r w:rsidRPr="009E1858">
        <w:rPr>
          <w:rStyle w:val="Ttulo2Car"/>
          <w:b/>
          <w:bCs/>
        </w:rPr>
        <w:lastRenderedPageBreak/>
        <w:t>F</w:t>
      </w:r>
      <w:r w:rsidR="00516C2D" w:rsidRPr="009E1858">
        <w:rPr>
          <w:rStyle w:val="Ttulo2Car"/>
          <w:b/>
          <w:bCs/>
        </w:rPr>
        <w:t>inalización</w:t>
      </w:r>
      <w:r w:rsidR="00516C2D" w:rsidRPr="009E1858">
        <w:rPr>
          <w:b w:val="0"/>
          <w:bCs/>
        </w:rPr>
        <w:t>:</w:t>
      </w:r>
      <w:bookmarkEnd w:id="11"/>
    </w:p>
    <w:p w14:paraId="1CFA549C" w14:textId="7A84ADE8" w:rsidR="00516C2D" w:rsidRDefault="00516C2D" w:rsidP="00516C2D">
      <w:r>
        <w:t xml:space="preserve">        La aplicación se cierra automáticamente cuando todos los carros han sido procesados y no hay carros en espera.</w:t>
      </w:r>
    </w:p>
    <w:p w14:paraId="1226A72A" w14:textId="09BEFBD4" w:rsidR="001302AD" w:rsidRDefault="00F718A0" w:rsidP="00516C2D">
      <w:r>
        <w:rPr>
          <w:noProof/>
        </w:rPr>
        <w:pict w14:anchorId="17DBA9FF">
          <v:shape id="_x0000_s1032" type="#_x0000_t202" style="position:absolute;left:0;text-align:left;margin-left:27.9pt;margin-top:325.4pt;width:400.8pt;height:.05pt;z-index:251663360;mso-position-horizontal-relative:text;mso-position-vertical-relative:text" stroked="f">
            <v:textbox style="mso-fit-shape-to-text:t" inset="0,0,0,0">
              <w:txbxContent>
                <w:p w14:paraId="61156045" w14:textId="3015508A" w:rsidR="001302AD" w:rsidRPr="001302AD" w:rsidRDefault="001302AD" w:rsidP="001302AD">
                  <w:pPr>
                    <w:pStyle w:val="Descripcin"/>
                    <w:rPr>
                      <w:b/>
                      <w:bCs/>
                      <w:noProof/>
                      <w:color w:val="auto"/>
                    </w:rPr>
                  </w:pPr>
                  <w:r w:rsidRPr="001302AD">
                    <w:rPr>
                      <w:b/>
                      <w:bCs/>
                      <w:color w:val="auto"/>
                    </w:rPr>
                    <w:t xml:space="preserve">Ilustración </w:t>
                  </w:r>
                  <w:r w:rsidRPr="001302AD">
                    <w:rPr>
                      <w:b/>
                      <w:bCs/>
                      <w:color w:val="auto"/>
                    </w:rPr>
                    <w:fldChar w:fldCharType="begin"/>
                  </w:r>
                  <w:r w:rsidRPr="001302AD">
                    <w:rPr>
                      <w:b/>
                      <w:bCs/>
                      <w:color w:val="auto"/>
                    </w:rPr>
                    <w:instrText xml:space="preserve"> SEQ Ilustración \* ARABIC </w:instrText>
                  </w:r>
                  <w:r w:rsidRPr="001302AD">
                    <w:rPr>
                      <w:b/>
                      <w:bCs/>
                      <w:color w:val="auto"/>
                    </w:rPr>
                    <w:fldChar w:fldCharType="separate"/>
                  </w:r>
                  <w:r w:rsidR="00015B98">
                    <w:rPr>
                      <w:b/>
                      <w:bCs/>
                      <w:noProof/>
                      <w:color w:val="auto"/>
                    </w:rPr>
                    <w:t>7</w:t>
                  </w:r>
                  <w:r w:rsidRPr="001302AD">
                    <w:rPr>
                      <w:b/>
                      <w:bCs/>
                      <w:color w:val="auto"/>
                    </w:rPr>
                    <w:fldChar w:fldCharType="end"/>
                  </w:r>
                  <w:r w:rsidRPr="001302AD">
                    <w:rPr>
                      <w:b/>
                      <w:bCs/>
                      <w:color w:val="auto"/>
                    </w:rPr>
                    <w:t xml:space="preserve"> Finalización</w:t>
                  </w:r>
                </w:p>
              </w:txbxContent>
            </v:textbox>
            <w10:wrap type="square"/>
          </v:shape>
        </w:pict>
      </w:r>
      <w:r w:rsidR="001302AD">
        <w:rPr>
          <w:noProof/>
        </w:rPr>
        <w:drawing>
          <wp:anchor distT="0" distB="0" distL="114300" distR="114300" simplePos="0" relativeHeight="251657216" behindDoc="0" locked="0" layoutInCell="1" allowOverlap="1" wp14:anchorId="1C60C668" wp14:editId="75283E05">
            <wp:simplePos x="0" y="0"/>
            <wp:positionH relativeFrom="column">
              <wp:posOffset>354842</wp:posOffset>
            </wp:positionH>
            <wp:positionV relativeFrom="paragraph">
              <wp:posOffset>306781</wp:posOffset>
            </wp:positionV>
            <wp:extent cx="5090160" cy="3768725"/>
            <wp:effectExtent l="0" t="0" r="0" b="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090160" cy="3768725"/>
                    </a:xfrm>
                    <a:prstGeom prst="rect">
                      <a:avLst/>
                    </a:prstGeom>
                  </pic:spPr>
                </pic:pic>
              </a:graphicData>
            </a:graphic>
            <wp14:sizeRelH relativeFrom="margin">
              <wp14:pctWidth>0</wp14:pctWidth>
            </wp14:sizeRelH>
            <wp14:sizeRelV relativeFrom="margin">
              <wp14:pctHeight>0</wp14:pctHeight>
            </wp14:sizeRelV>
          </wp:anchor>
        </w:drawing>
      </w:r>
    </w:p>
    <w:p w14:paraId="24BAEABB" w14:textId="5968681A" w:rsidR="001302AD" w:rsidRDefault="001302AD" w:rsidP="00516C2D"/>
    <w:p w14:paraId="72655FD8" w14:textId="6AD9E569" w:rsidR="001302AD" w:rsidRDefault="001302AD" w:rsidP="00516C2D"/>
    <w:p w14:paraId="3FE31A25" w14:textId="10A8E108" w:rsidR="001302AD" w:rsidRDefault="001302AD" w:rsidP="00516C2D"/>
    <w:p w14:paraId="66B88625" w14:textId="2880EF5E" w:rsidR="001302AD" w:rsidRDefault="001302AD" w:rsidP="00516C2D"/>
    <w:p w14:paraId="08541A2B" w14:textId="7A4CC69F" w:rsidR="001302AD" w:rsidRDefault="001302AD" w:rsidP="00516C2D"/>
    <w:p w14:paraId="4A8CAB67" w14:textId="0423375F" w:rsidR="00516C2D" w:rsidRDefault="00516C2D" w:rsidP="00516C2D"/>
    <w:p w14:paraId="560FEA2A" w14:textId="3B971F01" w:rsidR="001302AD" w:rsidRDefault="001302AD" w:rsidP="00516C2D"/>
    <w:p w14:paraId="2F8D49B9" w14:textId="5A52084F" w:rsidR="001302AD" w:rsidRDefault="001302AD" w:rsidP="00516C2D"/>
    <w:p w14:paraId="1815B131" w14:textId="133B6D42" w:rsidR="001302AD" w:rsidRDefault="001302AD" w:rsidP="00516C2D"/>
    <w:p w14:paraId="69DB4940" w14:textId="10808C7E" w:rsidR="001302AD" w:rsidRDefault="001302AD" w:rsidP="00516C2D"/>
    <w:p w14:paraId="2E9A75BF" w14:textId="76A3EE29" w:rsidR="001E6979" w:rsidRDefault="001E6979" w:rsidP="00516C2D"/>
    <w:p w14:paraId="2A261C74" w14:textId="243155C5" w:rsidR="001E6979" w:rsidRDefault="001E6979" w:rsidP="00457F34">
      <w:pPr>
        <w:ind w:firstLine="0"/>
      </w:pPr>
    </w:p>
    <w:p w14:paraId="13B43E89" w14:textId="04CFCAB1" w:rsidR="00A4420D" w:rsidRDefault="00A4420D" w:rsidP="00457F34">
      <w:pPr>
        <w:ind w:firstLine="0"/>
      </w:pPr>
    </w:p>
    <w:p w14:paraId="329F8F44" w14:textId="77777777" w:rsidR="00A4420D" w:rsidRDefault="00A4420D" w:rsidP="00457F34">
      <w:pPr>
        <w:ind w:firstLine="0"/>
      </w:pPr>
    </w:p>
    <w:p w14:paraId="21965E9D" w14:textId="14E590E6" w:rsidR="00516C2D" w:rsidRDefault="00516C2D" w:rsidP="000B692B">
      <w:pPr>
        <w:pStyle w:val="Ttulo1"/>
        <w:jc w:val="left"/>
      </w:pPr>
      <w:bookmarkStart w:id="12" w:name="_Toc173760753"/>
      <w:r>
        <w:lastRenderedPageBreak/>
        <w:t>Limitaciones</w:t>
      </w:r>
      <w:bookmarkEnd w:id="12"/>
    </w:p>
    <w:p w14:paraId="20B86875" w14:textId="40E1E098" w:rsidR="00516C2D" w:rsidRDefault="00516C2D" w:rsidP="00516C2D">
      <w:r>
        <w:t xml:space="preserve">    Número </w:t>
      </w:r>
      <w:r w:rsidR="000B692B">
        <w:t>m</w:t>
      </w:r>
      <w:r>
        <w:t xml:space="preserve">áximo de </w:t>
      </w:r>
      <w:r w:rsidR="000B692B">
        <w:t>c</w:t>
      </w:r>
      <w:r>
        <w:t xml:space="preserve">arros: </w:t>
      </w:r>
      <w:r w:rsidR="00127BC5">
        <w:t>e</w:t>
      </w:r>
      <w:r>
        <w:t>l programa puede desbordarse si se ingresa un número de carros muy grande debido a limitaciones de memoria</w:t>
      </w:r>
      <w:r w:rsidR="000B692B">
        <w:t>, s</w:t>
      </w:r>
      <w:r>
        <w:t>e recomienda ingresar un número razonable para evitar errores de memoria.</w:t>
      </w:r>
    </w:p>
    <w:p w14:paraId="5D8C058D" w14:textId="02E0447A" w:rsidR="00516C2D" w:rsidRDefault="00516C2D" w:rsidP="00516C2D">
      <w:r>
        <w:t xml:space="preserve">    Espacios Fijos: </w:t>
      </w:r>
      <w:r w:rsidR="00563FD3">
        <w:t>el</w:t>
      </w:r>
      <w:r>
        <w:t xml:space="preserve"> número de espacios de estacionamiento es </w:t>
      </w:r>
      <w:r w:rsidR="00563FD3">
        <w:t>fijo (5)</w:t>
      </w:r>
      <w:r>
        <w:t xml:space="preserve"> y no se puede cambiar durante la simulación.</w:t>
      </w:r>
    </w:p>
    <w:p w14:paraId="12BFABA8" w14:textId="4D2DD3F0" w:rsidR="00516C2D" w:rsidRDefault="00516C2D" w:rsidP="009D41DC">
      <w:r>
        <w:t xml:space="preserve">    Tiempo de </w:t>
      </w:r>
      <w:r w:rsidR="00563FD3">
        <w:t>s</w:t>
      </w:r>
      <w:r>
        <w:t xml:space="preserve">imulación: </w:t>
      </w:r>
      <w:r w:rsidR="00127BC5">
        <w:t>e</w:t>
      </w:r>
      <w:r>
        <w:t>l tiempo de estacionamiento de cada carro es aleatorio entre 1 y 10 segundos, lo que puede llevar a variaciones en el comportamiento de la simulación.</w:t>
      </w:r>
    </w:p>
    <w:p w14:paraId="654F365D" w14:textId="3CFD58E0" w:rsidR="00516C2D" w:rsidRDefault="00516C2D" w:rsidP="009D41DC">
      <w:pPr>
        <w:pStyle w:val="Ttulo1"/>
        <w:jc w:val="left"/>
      </w:pPr>
      <w:bookmarkStart w:id="13" w:name="_Toc173760754"/>
      <w:r>
        <w:t>Mensajes de Error</w:t>
      </w:r>
      <w:bookmarkEnd w:id="13"/>
    </w:p>
    <w:p w14:paraId="2AE5756A" w14:textId="3086C341" w:rsidR="00516C2D" w:rsidRDefault="00516C2D" w:rsidP="00516C2D">
      <w:r>
        <w:t xml:space="preserve">    Número </w:t>
      </w:r>
      <w:r w:rsidR="009D41DC">
        <w:t>i</w:t>
      </w:r>
      <w:r>
        <w:t>nválido: Si ingresas un número menor o igual a 5, recibirás un mensaje de error y se te pedirá que ingreses un número válido.</w:t>
      </w:r>
    </w:p>
    <w:p w14:paraId="3FD61F00" w14:textId="33C1F9A3" w:rsidR="00516C2D" w:rsidRDefault="00516C2D" w:rsidP="00516C2D">
      <w:r>
        <w:t xml:space="preserve">    Espacios </w:t>
      </w:r>
      <w:r w:rsidR="009D41DC">
        <w:t>l</w:t>
      </w:r>
      <w:r>
        <w:t xml:space="preserve">lenos: </w:t>
      </w:r>
      <w:r w:rsidR="009B630B">
        <w:t>s</w:t>
      </w:r>
      <w:r>
        <w:t>i todos los espacios de estacionamiento y la zona de espera están llenos, recibirás un mensaje indicando que no hay más espacio</w:t>
      </w:r>
      <w:r w:rsidR="00465CEF">
        <w:t>s</w:t>
      </w:r>
      <w:r>
        <w:t xml:space="preserve"> disponible</w:t>
      </w:r>
      <w:r w:rsidR="00465CEF">
        <w:t>s</w:t>
      </w:r>
      <w:r>
        <w:t>.</w:t>
      </w:r>
    </w:p>
    <w:p w14:paraId="2D56E709" w14:textId="308EE5FF" w:rsidR="00516C2D" w:rsidRDefault="00516C2D" w:rsidP="009B630B">
      <w:r>
        <w:t xml:space="preserve">    Error de </w:t>
      </w:r>
      <w:r w:rsidR="009B630B">
        <w:t>m</w:t>
      </w:r>
      <w:r>
        <w:t xml:space="preserve">emoria: </w:t>
      </w:r>
      <w:r w:rsidR="009B630B">
        <w:t>s</w:t>
      </w:r>
      <w:r>
        <w:t>i el programa se cierra inesperadamente con un error de "</w:t>
      </w:r>
      <w:proofErr w:type="spellStart"/>
      <w:r>
        <w:t>OutOfMemoryError</w:t>
      </w:r>
      <w:proofErr w:type="spellEnd"/>
      <w:r>
        <w:t>", reduce la cantidad de carros para evitar desbordamientos de memoria.</w:t>
      </w:r>
    </w:p>
    <w:p w14:paraId="24167AEB" w14:textId="751A4718" w:rsidR="00516C2D" w:rsidRDefault="00516C2D" w:rsidP="009B630B">
      <w:pPr>
        <w:pStyle w:val="Ttulo1"/>
        <w:jc w:val="left"/>
      </w:pPr>
      <w:bookmarkStart w:id="14" w:name="_Toc173760755"/>
      <w:r>
        <w:t>Cierre de la Aplicación</w:t>
      </w:r>
      <w:bookmarkEnd w:id="14"/>
    </w:p>
    <w:p w14:paraId="0D764372" w14:textId="34700D8A" w:rsidR="00516C2D" w:rsidRDefault="00516C2D" w:rsidP="00516C2D">
      <w:r>
        <w:t xml:space="preserve">    Finalización: </w:t>
      </w:r>
      <w:r w:rsidR="009B630B">
        <w:t>l</w:t>
      </w:r>
      <w:r>
        <w:t>a aplicación se cierra automáticamente cuando todos los carros han sido procesados y no queda ningún carro en espera.</w:t>
      </w:r>
    </w:p>
    <w:p w14:paraId="6E1C85AE" w14:textId="42EE1523" w:rsidR="00516C2D" w:rsidRDefault="00516C2D" w:rsidP="009B630B">
      <w:pPr>
        <w:ind w:firstLine="0"/>
      </w:pPr>
      <w:r>
        <w:t>Solución de Problemas</w:t>
      </w:r>
    </w:p>
    <w:p w14:paraId="0026A5BF" w14:textId="016A2F64" w:rsidR="00516C2D" w:rsidRDefault="00516C2D" w:rsidP="00516C2D"/>
    <w:p w14:paraId="61A8CECA" w14:textId="241215D2" w:rsidR="00A4420D" w:rsidRDefault="00A4420D" w:rsidP="00516C2D"/>
    <w:p w14:paraId="606BB795" w14:textId="77777777" w:rsidR="00DD2ABE" w:rsidRPr="001E0857" w:rsidRDefault="00DD2ABE" w:rsidP="00465CEF">
      <w:pPr>
        <w:ind w:firstLine="0"/>
      </w:pPr>
    </w:p>
    <w:p w14:paraId="031E9CBD" w14:textId="77777777" w:rsidR="00FA5D94" w:rsidRDefault="00FA5D94" w:rsidP="00FA5D94">
      <w:pPr>
        <w:pStyle w:val="Ttulo1"/>
      </w:pPr>
      <w:bookmarkStart w:id="15" w:name="_Toc173760756"/>
      <w:r>
        <w:lastRenderedPageBreak/>
        <w:t>Conclusión</w:t>
      </w:r>
      <w:bookmarkEnd w:id="15"/>
    </w:p>
    <w:p w14:paraId="560DDE49" w14:textId="6B0806AE" w:rsidR="0025346F" w:rsidRPr="0025346F" w:rsidRDefault="0025346F" w:rsidP="0025346F">
      <w:r w:rsidRPr="0025346F">
        <w:t xml:space="preserve">En </w:t>
      </w:r>
      <w:r w:rsidR="005C0064" w:rsidRPr="0025346F">
        <w:t>conclusión,</w:t>
      </w:r>
      <w:r w:rsidR="004368A1">
        <w:t xml:space="preserve"> el algoritmo del banquero da un aprendizaje enriquecedor de poder investigar su </w:t>
      </w:r>
      <w:r w:rsidR="005C0064">
        <w:t>funcionalidad</w:t>
      </w:r>
      <w:r w:rsidR="004368A1">
        <w:t xml:space="preserve"> y poder llevarlo a la práctica mediante la simulación del parqueo</w:t>
      </w:r>
      <w:r w:rsidR="005C0064">
        <w:t xml:space="preserve"> garantiza la seguridad en la asignación de espacios de estacionamiento, logrando así asegurar que cada </w:t>
      </w:r>
      <w:r w:rsidR="002C2865">
        <w:t>vehículo</w:t>
      </w:r>
      <w:r w:rsidR="005C0064">
        <w:t xml:space="preserve"> pueda ser estacionada de una manera eficiente sin llegar a un estado de bloqueo, lo cual hemos estado investigando a lo largo del curso de poder prevenir los bloqueos. </w:t>
      </w:r>
      <w:r w:rsidR="004368A1">
        <w:t xml:space="preserve"> </w:t>
      </w:r>
    </w:p>
    <w:p w14:paraId="6D157B39" w14:textId="6CDBE660" w:rsidR="0025346F" w:rsidRPr="0025346F" w:rsidRDefault="0025346F" w:rsidP="0025346F">
      <w:r w:rsidRPr="0025346F">
        <w:t>Además, la ilustración gráfica ha sido fundamental para visualizar de manera clara y concisa cómo funcionan estas soluciones en tiempo real. Desde el monitoreo continuo hasta la adaptabilidad dinámica del sistema</w:t>
      </w:r>
      <w:r w:rsidR="002C2865">
        <w:t>, lo cual desde el momento de que el usuario puede establecer el número de procesos en esta ocasión son el número máximo de carros que desea llegar en un rango de 5 hasta 1000</w:t>
      </w:r>
      <w:r w:rsidR="00AD0CE0">
        <w:t>, haciendo el manejo de una manera eficiente con el usuario, por otro lado también pueden interactuar con el sistema mediante los botones de agregar carros y verificar e estado del estacionamiento, los espacios del parqueo son visualmente y van cambiado de color si están libres u ocupados con algún vehículo</w:t>
      </w:r>
      <w:r w:rsidR="00362DC3">
        <w:t xml:space="preserve"> y poder ver los estado si hay algún </w:t>
      </w:r>
      <w:r w:rsidR="003600C0">
        <w:t>vehículo</w:t>
      </w:r>
      <w:r w:rsidR="00362DC3">
        <w:t xml:space="preserve"> en espera</w:t>
      </w:r>
    </w:p>
    <w:p w14:paraId="6C251857" w14:textId="2C810EF7" w:rsidR="0025346F" w:rsidRPr="0025346F" w:rsidRDefault="0025346F" w:rsidP="0025346F">
      <w:r w:rsidRPr="0025346F">
        <w:t>En términos prácticos,</w:t>
      </w:r>
      <w:r w:rsidR="003600C0">
        <w:t xml:space="preserve"> dicho trabajo no solo proporciona una manera practica poder aplicar el algoritmo del banquero, se abarca también la manera de poder crear un manual del usuario donde se detallan su funcionamiento, descripción general del programa, limitaciones, cierre y demás, todo el aprendizaje de poder crear algo práctico y funcional, además de poder ir creando conocimiento para poder hacer los manuales.  </w:t>
      </w:r>
      <w:r w:rsidRPr="0025346F">
        <w:t xml:space="preserve"> </w:t>
      </w:r>
    </w:p>
    <w:p w14:paraId="79DAE7CC" w14:textId="41BFA6A0" w:rsidR="00656C2C" w:rsidRPr="00FA5D94" w:rsidRDefault="0025346F" w:rsidP="00754408">
      <w:r>
        <w:t>Por lo que</w:t>
      </w:r>
      <w:r w:rsidRPr="0025346F">
        <w:t>, el estudio ha reafirmado la importancia crítica de implementar políticas y algoritmos avanzados para la gestión de recursos en sistemas operativos. La combinación de predicción precisa, asignación proactiva y monitoreo continuo no solo previene interbloqueos, sino que también posiciona al sistema operativo para enfrentar desafíos futuros con mayor robustez y eficacia.</w:t>
      </w:r>
      <w:r w:rsidR="00217321">
        <w:t xml:space="preserve"> </w:t>
      </w:r>
      <w:r w:rsidR="00656C2C">
        <w:t xml:space="preserve"> </w:t>
      </w:r>
    </w:p>
    <w:p w14:paraId="0E35475A" w14:textId="59CF5CC8" w:rsidR="00217321" w:rsidRPr="00217321" w:rsidRDefault="00FA5D94" w:rsidP="00481EB4">
      <w:pPr>
        <w:pStyle w:val="Ttulo1"/>
      </w:pPr>
      <w:bookmarkStart w:id="16" w:name="_Toc173760757"/>
      <w:r>
        <w:lastRenderedPageBreak/>
        <w:t>Referencias</w:t>
      </w:r>
      <w:bookmarkEnd w:id="16"/>
      <w:r>
        <w:t xml:space="preserve"> </w:t>
      </w:r>
    </w:p>
    <w:p w14:paraId="17347BE0" w14:textId="77777777" w:rsidR="009E10E3" w:rsidRPr="006D03B2" w:rsidRDefault="00C722D9" w:rsidP="006D03B2">
      <w:pPr>
        <w:ind w:left="1429" w:hanging="709"/>
      </w:pPr>
      <w:r w:rsidRPr="006D03B2">
        <w:fldChar w:fldCharType="begin"/>
      </w:r>
      <w:r w:rsidRPr="006D03B2">
        <w:instrText xml:space="preserve"> ADDIN ZOTERO_BIBL {"uncited":[],"omitted":[],"custom":[]} CSL_BIBLIOGRAPHY </w:instrText>
      </w:r>
      <w:r w:rsidRPr="006D03B2">
        <w:fldChar w:fldCharType="separate"/>
      </w:r>
      <w:r w:rsidR="009E10E3" w:rsidRPr="006D03B2">
        <w:t>Cursoblog. (2015, mayo 3). Sistemas Operativos: Algoritmo del banquero. Sistemas Operativos. http://sistemopera2015.blogspot.com/2015/05/algoritmo-del-banquero.html</w:t>
      </w:r>
    </w:p>
    <w:p w14:paraId="5381059C" w14:textId="77777777" w:rsidR="009E10E3" w:rsidRPr="006D03B2" w:rsidRDefault="009E10E3" w:rsidP="006D03B2">
      <w:pPr>
        <w:ind w:left="1429" w:hanging="709"/>
      </w:pPr>
      <w:r w:rsidRPr="006D03B2">
        <w:t>Interbloqueos-AlgBanquero.pdf. (s/f). Recuperado el 2 de agosto de 2024, de http://cs.uns.edu.ar/~jechaiz/sosd/clases/extras/Interbloqueos-AlgBanquero.pdf</w:t>
      </w:r>
    </w:p>
    <w:p w14:paraId="17C10538" w14:textId="77777777" w:rsidR="009E10E3" w:rsidRPr="006D03B2" w:rsidRDefault="009E10E3" w:rsidP="006D03B2">
      <w:pPr>
        <w:ind w:left="1429" w:hanging="709"/>
      </w:pPr>
      <w:r w:rsidRPr="006D03B2">
        <w:t>SO-2020-mod 04.pdf. (s/f). Recuperado el 2 de agosto de 2024, de https://cs.uns.edu.ar/~so/data/apuntes/SO-2020-mod%2004.pdf</w:t>
      </w:r>
    </w:p>
    <w:p w14:paraId="0908B7EE" w14:textId="78888EE9" w:rsidR="00035668" w:rsidRDefault="00C722D9" w:rsidP="006D03B2">
      <w:pPr>
        <w:ind w:left="1429" w:hanging="709"/>
      </w:pPr>
      <w:r w:rsidRPr="006D03B2">
        <w:fldChar w:fldCharType="end"/>
      </w:r>
    </w:p>
    <w:sectPr w:rsidR="00035668" w:rsidSect="008D6B23">
      <w:headerReference w:type="default" r:id="rId15"/>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057CB6" w14:textId="77777777" w:rsidR="008F4583" w:rsidRDefault="008F4583" w:rsidP="008D6B23">
      <w:pPr>
        <w:spacing w:after="0" w:line="240" w:lineRule="auto"/>
      </w:pPr>
      <w:r>
        <w:separator/>
      </w:r>
    </w:p>
  </w:endnote>
  <w:endnote w:type="continuationSeparator" w:id="0">
    <w:p w14:paraId="0BB57029" w14:textId="77777777" w:rsidR="008F4583" w:rsidRDefault="008F4583" w:rsidP="008D6B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DE487D" w14:textId="77777777" w:rsidR="008F4583" w:rsidRDefault="008F4583" w:rsidP="008D6B23">
      <w:pPr>
        <w:spacing w:after="0" w:line="240" w:lineRule="auto"/>
      </w:pPr>
      <w:r>
        <w:separator/>
      </w:r>
    </w:p>
  </w:footnote>
  <w:footnote w:type="continuationSeparator" w:id="0">
    <w:p w14:paraId="3385552D" w14:textId="77777777" w:rsidR="008F4583" w:rsidRDefault="008F4583" w:rsidP="008D6B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3615092"/>
      <w:docPartObj>
        <w:docPartGallery w:val="Page Numbers (Top of Page)"/>
        <w:docPartUnique/>
      </w:docPartObj>
    </w:sdtPr>
    <w:sdtEndPr/>
    <w:sdtContent>
      <w:p w14:paraId="104F5E02" w14:textId="6492F56D" w:rsidR="008D6B23" w:rsidRDefault="008D6B23">
        <w:pPr>
          <w:pStyle w:val="Encabezado"/>
          <w:jc w:val="right"/>
        </w:pPr>
        <w:r>
          <w:fldChar w:fldCharType="begin"/>
        </w:r>
        <w:r>
          <w:instrText>PAGE   \* MERGEFORMAT</w:instrText>
        </w:r>
        <w:r>
          <w:fldChar w:fldCharType="separate"/>
        </w:r>
        <w:r>
          <w:rPr>
            <w:lang w:val="es-ES"/>
          </w:rPr>
          <w:t>2</w:t>
        </w:r>
        <w:r>
          <w:fldChar w:fldCharType="end"/>
        </w:r>
      </w:p>
    </w:sdtContent>
  </w:sdt>
  <w:p w14:paraId="1402729D" w14:textId="77777777" w:rsidR="008D6B23" w:rsidRDefault="008D6B2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B7B9A"/>
    <w:multiLevelType w:val="hybridMultilevel"/>
    <w:tmpl w:val="ECCE51F6"/>
    <w:lvl w:ilvl="0" w:tplc="E49CEF46">
      <w:start w:val="1"/>
      <w:numFmt w:val="decimal"/>
      <w:lvlText w:val="%1."/>
      <w:lvlJc w:val="left"/>
      <w:pPr>
        <w:ind w:left="1080" w:hanging="360"/>
      </w:pPr>
      <w:rPr>
        <w:rFonts w:hint="default"/>
      </w:r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abstractNum w:abstractNumId="1" w15:restartNumberingAfterBreak="0">
    <w:nsid w:val="0D3C7399"/>
    <w:multiLevelType w:val="multilevel"/>
    <w:tmpl w:val="12DCF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B141AF"/>
    <w:multiLevelType w:val="multilevel"/>
    <w:tmpl w:val="5000AA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907952"/>
    <w:multiLevelType w:val="hybridMultilevel"/>
    <w:tmpl w:val="2B0A98C8"/>
    <w:lvl w:ilvl="0" w:tplc="140A0001">
      <w:start w:val="1"/>
      <w:numFmt w:val="bullet"/>
      <w:lvlText w:val=""/>
      <w:lvlJc w:val="left"/>
      <w:pPr>
        <w:ind w:left="1440" w:hanging="360"/>
      </w:pPr>
      <w:rPr>
        <w:rFonts w:ascii="Symbol" w:hAnsi="Symbol"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4" w15:restartNumberingAfterBreak="0">
    <w:nsid w:val="300746C2"/>
    <w:multiLevelType w:val="multilevel"/>
    <w:tmpl w:val="669C0E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1B4089"/>
    <w:multiLevelType w:val="multilevel"/>
    <w:tmpl w:val="1B70D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EB286A"/>
    <w:multiLevelType w:val="multilevel"/>
    <w:tmpl w:val="5C8833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D727E07"/>
    <w:multiLevelType w:val="multilevel"/>
    <w:tmpl w:val="35DA49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180582E"/>
    <w:multiLevelType w:val="hybridMultilevel"/>
    <w:tmpl w:val="27CE535A"/>
    <w:lvl w:ilvl="0" w:tplc="140A000F">
      <w:start w:val="1"/>
      <w:numFmt w:val="decimal"/>
      <w:lvlText w:val="%1."/>
      <w:lvlJc w:val="left"/>
      <w:pPr>
        <w:ind w:left="1687" w:hanging="360"/>
      </w:pPr>
    </w:lvl>
    <w:lvl w:ilvl="1" w:tplc="140A0019" w:tentative="1">
      <w:start w:val="1"/>
      <w:numFmt w:val="lowerLetter"/>
      <w:lvlText w:val="%2."/>
      <w:lvlJc w:val="left"/>
      <w:pPr>
        <w:ind w:left="2407" w:hanging="360"/>
      </w:pPr>
    </w:lvl>
    <w:lvl w:ilvl="2" w:tplc="140A001B" w:tentative="1">
      <w:start w:val="1"/>
      <w:numFmt w:val="lowerRoman"/>
      <w:lvlText w:val="%3."/>
      <w:lvlJc w:val="right"/>
      <w:pPr>
        <w:ind w:left="3127" w:hanging="180"/>
      </w:pPr>
    </w:lvl>
    <w:lvl w:ilvl="3" w:tplc="140A000F" w:tentative="1">
      <w:start w:val="1"/>
      <w:numFmt w:val="decimal"/>
      <w:lvlText w:val="%4."/>
      <w:lvlJc w:val="left"/>
      <w:pPr>
        <w:ind w:left="3847" w:hanging="360"/>
      </w:pPr>
    </w:lvl>
    <w:lvl w:ilvl="4" w:tplc="140A0019" w:tentative="1">
      <w:start w:val="1"/>
      <w:numFmt w:val="lowerLetter"/>
      <w:lvlText w:val="%5."/>
      <w:lvlJc w:val="left"/>
      <w:pPr>
        <w:ind w:left="4567" w:hanging="360"/>
      </w:pPr>
    </w:lvl>
    <w:lvl w:ilvl="5" w:tplc="140A001B" w:tentative="1">
      <w:start w:val="1"/>
      <w:numFmt w:val="lowerRoman"/>
      <w:lvlText w:val="%6."/>
      <w:lvlJc w:val="right"/>
      <w:pPr>
        <w:ind w:left="5287" w:hanging="180"/>
      </w:pPr>
    </w:lvl>
    <w:lvl w:ilvl="6" w:tplc="140A000F" w:tentative="1">
      <w:start w:val="1"/>
      <w:numFmt w:val="decimal"/>
      <w:lvlText w:val="%7."/>
      <w:lvlJc w:val="left"/>
      <w:pPr>
        <w:ind w:left="6007" w:hanging="360"/>
      </w:pPr>
    </w:lvl>
    <w:lvl w:ilvl="7" w:tplc="140A0019" w:tentative="1">
      <w:start w:val="1"/>
      <w:numFmt w:val="lowerLetter"/>
      <w:lvlText w:val="%8."/>
      <w:lvlJc w:val="left"/>
      <w:pPr>
        <w:ind w:left="6727" w:hanging="360"/>
      </w:pPr>
    </w:lvl>
    <w:lvl w:ilvl="8" w:tplc="140A001B" w:tentative="1">
      <w:start w:val="1"/>
      <w:numFmt w:val="lowerRoman"/>
      <w:lvlText w:val="%9."/>
      <w:lvlJc w:val="right"/>
      <w:pPr>
        <w:ind w:left="7447" w:hanging="180"/>
      </w:pPr>
    </w:lvl>
  </w:abstractNum>
  <w:abstractNum w:abstractNumId="9" w15:restartNumberingAfterBreak="0">
    <w:nsid w:val="53C163F2"/>
    <w:multiLevelType w:val="multilevel"/>
    <w:tmpl w:val="0F86ED4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B081B09"/>
    <w:multiLevelType w:val="multilevel"/>
    <w:tmpl w:val="AE4AD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C8A5EA1"/>
    <w:multiLevelType w:val="multilevel"/>
    <w:tmpl w:val="06EAB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0E0493"/>
    <w:multiLevelType w:val="multilevel"/>
    <w:tmpl w:val="646C11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F61DA0"/>
    <w:multiLevelType w:val="multilevel"/>
    <w:tmpl w:val="9A6A5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A8B340E"/>
    <w:multiLevelType w:val="multilevel"/>
    <w:tmpl w:val="8D5A4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3321147"/>
    <w:multiLevelType w:val="multilevel"/>
    <w:tmpl w:val="E44E2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DD941D6"/>
    <w:multiLevelType w:val="multilevel"/>
    <w:tmpl w:val="D7F8F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F00525"/>
    <w:multiLevelType w:val="multilevel"/>
    <w:tmpl w:val="1D9428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89101773">
    <w:abstractNumId w:val="17"/>
  </w:num>
  <w:num w:numId="2" w16cid:durableId="570819944">
    <w:abstractNumId w:val="12"/>
  </w:num>
  <w:num w:numId="3" w16cid:durableId="24597310">
    <w:abstractNumId w:val="4"/>
  </w:num>
  <w:num w:numId="4" w16cid:durableId="2105149407">
    <w:abstractNumId w:val="7"/>
  </w:num>
  <w:num w:numId="5" w16cid:durableId="1101335290">
    <w:abstractNumId w:val="9"/>
  </w:num>
  <w:num w:numId="6" w16cid:durableId="2031565102">
    <w:abstractNumId w:val="13"/>
  </w:num>
  <w:num w:numId="7" w16cid:durableId="45110768">
    <w:abstractNumId w:val="10"/>
  </w:num>
  <w:num w:numId="8" w16cid:durableId="1417246695">
    <w:abstractNumId w:val="14"/>
  </w:num>
  <w:num w:numId="9" w16cid:durableId="1413552510">
    <w:abstractNumId w:val="2"/>
  </w:num>
  <w:num w:numId="10" w16cid:durableId="937562972">
    <w:abstractNumId w:val="11"/>
  </w:num>
  <w:num w:numId="11" w16cid:durableId="1040128750">
    <w:abstractNumId w:val="6"/>
  </w:num>
  <w:num w:numId="12" w16cid:durableId="1397242158">
    <w:abstractNumId w:val="15"/>
  </w:num>
  <w:num w:numId="13" w16cid:durableId="1644046880">
    <w:abstractNumId w:val="5"/>
  </w:num>
  <w:num w:numId="14" w16cid:durableId="2114736987">
    <w:abstractNumId w:val="1"/>
  </w:num>
  <w:num w:numId="15" w16cid:durableId="1685476608">
    <w:abstractNumId w:val="16"/>
  </w:num>
  <w:num w:numId="16" w16cid:durableId="1704133578">
    <w:abstractNumId w:val="3"/>
  </w:num>
  <w:num w:numId="17" w16cid:durableId="1893691218">
    <w:abstractNumId w:val="8"/>
  </w:num>
  <w:num w:numId="18" w16cid:durableId="18713376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A5D94"/>
    <w:rsid w:val="00002B7A"/>
    <w:rsid w:val="000117CD"/>
    <w:rsid w:val="000121BD"/>
    <w:rsid w:val="00015B98"/>
    <w:rsid w:val="00021C55"/>
    <w:rsid w:val="00035668"/>
    <w:rsid w:val="00053551"/>
    <w:rsid w:val="000927D0"/>
    <w:rsid w:val="000B692B"/>
    <w:rsid w:val="000C005E"/>
    <w:rsid w:val="000C7C2D"/>
    <w:rsid w:val="000D2476"/>
    <w:rsid w:val="000D5912"/>
    <w:rsid w:val="00113D4E"/>
    <w:rsid w:val="00127BC5"/>
    <w:rsid w:val="001302AD"/>
    <w:rsid w:val="00135F1C"/>
    <w:rsid w:val="001506C5"/>
    <w:rsid w:val="00187943"/>
    <w:rsid w:val="0019528F"/>
    <w:rsid w:val="001A37ED"/>
    <w:rsid w:val="001A7A2E"/>
    <w:rsid w:val="001C3FC1"/>
    <w:rsid w:val="001E0857"/>
    <w:rsid w:val="001E6979"/>
    <w:rsid w:val="001F1EC6"/>
    <w:rsid w:val="00201DC2"/>
    <w:rsid w:val="00217321"/>
    <w:rsid w:val="0025346F"/>
    <w:rsid w:val="0025499C"/>
    <w:rsid w:val="0027699B"/>
    <w:rsid w:val="002B0145"/>
    <w:rsid w:val="002C2865"/>
    <w:rsid w:val="002C735C"/>
    <w:rsid w:val="002E5ED1"/>
    <w:rsid w:val="002F4A8F"/>
    <w:rsid w:val="00305026"/>
    <w:rsid w:val="00337E15"/>
    <w:rsid w:val="003600C0"/>
    <w:rsid w:val="00362DC3"/>
    <w:rsid w:val="00396FE0"/>
    <w:rsid w:val="003E5B57"/>
    <w:rsid w:val="00401D21"/>
    <w:rsid w:val="00403361"/>
    <w:rsid w:val="004368A1"/>
    <w:rsid w:val="00457F34"/>
    <w:rsid w:val="00465CEF"/>
    <w:rsid w:val="00481EB4"/>
    <w:rsid w:val="004D7411"/>
    <w:rsid w:val="004E404E"/>
    <w:rsid w:val="00502F44"/>
    <w:rsid w:val="00510740"/>
    <w:rsid w:val="00516C2D"/>
    <w:rsid w:val="00563FD3"/>
    <w:rsid w:val="00577651"/>
    <w:rsid w:val="005C0064"/>
    <w:rsid w:val="005C7706"/>
    <w:rsid w:val="005E1D70"/>
    <w:rsid w:val="005F776A"/>
    <w:rsid w:val="00641104"/>
    <w:rsid w:val="00652AC0"/>
    <w:rsid w:val="00656C2C"/>
    <w:rsid w:val="006942A1"/>
    <w:rsid w:val="006A746B"/>
    <w:rsid w:val="006C1BB0"/>
    <w:rsid w:val="006D03B2"/>
    <w:rsid w:val="00705429"/>
    <w:rsid w:val="0073012F"/>
    <w:rsid w:val="00754408"/>
    <w:rsid w:val="00762C6A"/>
    <w:rsid w:val="007659A8"/>
    <w:rsid w:val="007B04FA"/>
    <w:rsid w:val="007F13F4"/>
    <w:rsid w:val="007F73C3"/>
    <w:rsid w:val="00853238"/>
    <w:rsid w:val="0086300D"/>
    <w:rsid w:val="0086402A"/>
    <w:rsid w:val="00864A91"/>
    <w:rsid w:val="00875EED"/>
    <w:rsid w:val="00892C21"/>
    <w:rsid w:val="008956E4"/>
    <w:rsid w:val="00895ADD"/>
    <w:rsid w:val="008D0AF8"/>
    <w:rsid w:val="008D6B23"/>
    <w:rsid w:val="008F4583"/>
    <w:rsid w:val="0090053D"/>
    <w:rsid w:val="00924749"/>
    <w:rsid w:val="0095354A"/>
    <w:rsid w:val="0095656D"/>
    <w:rsid w:val="0097733D"/>
    <w:rsid w:val="009844D3"/>
    <w:rsid w:val="009A457C"/>
    <w:rsid w:val="009B630B"/>
    <w:rsid w:val="009D41DC"/>
    <w:rsid w:val="009D6DE7"/>
    <w:rsid w:val="009E08AE"/>
    <w:rsid w:val="009E10E3"/>
    <w:rsid w:val="009E1858"/>
    <w:rsid w:val="00A1022E"/>
    <w:rsid w:val="00A414A1"/>
    <w:rsid w:val="00A42AD4"/>
    <w:rsid w:val="00A4420D"/>
    <w:rsid w:val="00A47132"/>
    <w:rsid w:val="00A61940"/>
    <w:rsid w:val="00AB19D1"/>
    <w:rsid w:val="00AD0CE0"/>
    <w:rsid w:val="00AF1BC9"/>
    <w:rsid w:val="00B0419D"/>
    <w:rsid w:val="00B407F3"/>
    <w:rsid w:val="00B464DE"/>
    <w:rsid w:val="00BE33E4"/>
    <w:rsid w:val="00C02F39"/>
    <w:rsid w:val="00C22F35"/>
    <w:rsid w:val="00C269B1"/>
    <w:rsid w:val="00C53604"/>
    <w:rsid w:val="00C722D9"/>
    <w:rsid w:val="00C73B82"/>
    <w:rsid w:val="00CC162C"/>
    <w:rsid w:val="00D0531B"/>
    <w:rsid w:val="00D0581F"/>
    <w:rsid w:val="00D66C02"/>
    <w:rsid w:val="00D932E3"/>
    <w:rsid w:val="00DA2C2C"/>
    <w:rsid w:val="00DA4270"/>
    <w:rsid w:val="00DD2ABE"/>
    <w:rsid w:val="00DF6588"/>
    <w:rsid w:val="00DF7B34"/>
    <w:rsid w:val="00E31F85"/>
    <w:rsid w:val="00E572DA"/>
    <w:rsid w:val="00E92E80"/>
    <w:rsid w:val="00E95300"/>
    <w:rsid w:val="00EA02F7"/>
    <w:rsid w:val="00F005C7"/>
    <w:rsid w:val="00F42715"/>
    <w:rsid w:val="00F718A0"/>
    <w:rsid w:val="00F84067"/>
    <w:rsid w:val="00FA5D94"/>
    <w:rsid w:val="00FF1321"/>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2485DF40"/>
  <w15:chartTrackingRefBased/>
  <w15:docId w15:val="{88BAFD06-F7B4-4B61-9916-635621A13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7"/>
    <w:qFormat/>
    <w:rsid w:val="000927D0"/>
    <w:pPr>
      <w:spacing w:line="480" w:lineRule="auto"/>
      <w:ind w:firstLine="720"/>
    </w:pPr>
    <w:rPr>
      <w:rFonts w:ascii="Arial" w:hAnsi="Arial"/>
    </w:rPr>
  </w:style>
  <w:style w:type="paragraph" w:styleId="Ttulo1">
    <w:name w:val="heading 1"/>
    <w:basedOn w:val="Normal"/>
    <w:next w:val="Normal"/>
    <w:link w:val="Ttulo1Car"/>
    <w:uiPriority w:val="9"/>
    <w:qFormat/>
    <w:rsid w:val="000927D0"/>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0927D0"/>
    <w:pPr>
      <w:keepNext/>
      <w:keepLines/>
      <w:spacing w:before="40" w:after="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D932E3"/>
    <w:pPr>
      <w:keepNext/>
      <w:keepLines/>
      <w:spacing w:before="40" w:after="0"/>
      <w:outlineLvl w:val="2"/>
    </w:pPr>
    <w:rPr>
      <w:rFonts w:eastAsiaTheme="majorEastAsia" w:cstheme="majorBidi"/>
      <w:b/>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27D0"/>
    <w:rPr>
      <w:rFonts w:ascii="Arial" w:eastAsiaTheme="majorEastAsia" w:hAnsi="Arial" w:cstheme="majorBidi"/>
      <w:b/>
      <w:szCs w:val="32"/>
    </w:rPr>
  </w:style>
  <w:style w:type="character" w:customStyle="1" w:styleId="Ttulo2Car">
    <w:name w:val="Título 2 Car"/>
    <w:basedOn w:val="Fuentedeprrafopredeter"/>
    <w:link w:val="Ttulo2"/>
    <w:uiPriority w:val="9"/>
    <w:rsid w:val="000927D0"/>
    <w:rPr>
      <w:rFonts w:ascii="Arial" w:eastAsiaTheme="majorEastAsia" w:hAnsi="Arial" w:cstheme="majorBidi"/>
      <w:b/>
      <w:szCs w:val="26"/>
    </w:rPr>
  </w:style>
  <w:style w:type="paragraph" w:styleId="Encabezado">
    <w:name w:val="header"/>
    <w:basedOn w:val="Normal"/>
    <w:link w:val="EncabezadoCar"/>
    <w:uiPriority w:val="99"/>
    <w:unhideWhenUsed/>
    <w:rsid w:val="008D6B2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D6B23"/>
    <w:rPr>
      <w:rFonts w:ascii="Arial" w:hAnsi="Arial"/>
    </w:rPr>
  </w:style>
  <w:style w:type="paragraph" w:styleId="Piedepgina">
    <w:name w:val="footer"/>
    <w:basedOn w:val="Normal"/>
    <w:link w:val="PiedepginaCar"/>
    <w:uiPriority w:val="99"/>
    <w:unhideWhenUsed/>
    <w:rsid w:val="008D6B2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D6B23"/>
    <w:rPr>
      <w:rFonts w:ascii="Arial" w:hAnsi="Arial"/>
    </w:rPr>
  </w:style>
  <w:style w:type="character" w:customStyle="1" w:styleId="Ttulo3Car">
    <w:name w:val="Título 3 Car"/>
    <w:basedOn w:val="Fuentedeprrafopredeter"/>
    <w:link w:val="Ttulo3"/>
    <w:uiPriority w:val="9"/>
    <w:rsid w:val="00D932E3"/>
    <w:rPr>
      <w:rFonts w:ascii="Arial" w:eastAsiaTheme="majorEastAsia" w:hAnsi="Arial" w:cstheme="majorBidi"/>
      <w:b/>
      <w:sz w:val="24"/>
      <w:szCs w:val="24"/>
    </w:rPr>
  </w:style>
  <w:style w:type="character" w:styleId="Hipervnculo">
    <w:name w:val="Hyperlink"/>
    <w:basedOn w:val="Fuentedeprrafopredeter"/>
    <w:uiPriority w:val="99"/>
    <w:unhideWhenUsed/>
    <w:rsid w:val="0086300D"/>
    <w:rPr>
      <w:color w:val="0563C1" w:themeColor="hyperlink"/>
      <w:u w:val="single"/>
    </w:rPr>
  </w:style>
  <w:style w:type="character" w:styleId="Mencinsinresolver">
    <w:name w:val="Unresolved Mention"/>
    <w:basedOn w:val="Fuentedeprrafopredeter"/>
    <w:uiPriority w:val="99"/>
    <w:semiHidden/>
    <w:unhideWhenUsed/>
    <w:rsid w:val="0086300D"/>
    <w:rPr>
      <w:color w:val="605E5C"/>
      <w:shd w:val="clear" w:color="auto" w:fill="E1DFDD"/>
    </w:rPr>
  </w:style>
  <w:style w:type="table" w:styleId="Tablaconcuadrcula">
    <w:name w:val="Table Grid"/>
    <w:basedOn w:val="Tablanormal"/>
    <w:uiPriority w:val="39"/>
    <w:rsid w:val="005C77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864A91"/>
  </w:style>
  <w:style w:type="paragraph" w:styleId="TtuloTDC">
    <w:name w:val="TOC Heading"/>
    <w:basedOn w:val="Ttulo1"/>
    <w:next w:val="Normal"/>
    <w:uiPriority w:val="39"/>
    <w:unhideWhenUsed/>
    <w:qFormat/>
    <w:rsid w:val="00201DC2"/>
    <w:pPr>
      <w:spacing w:line="259" w:lineRule="auto"/>
      <w:ind w:firstLine="0"/>
      <w:jc w:val="left"/>
      <w:outlineLvl w:val="9"/>
    </w:pPr>
    <w:rPr>
      <w:rFonts w:asciiTheme="majorHAnsi" w:hAnsiTheme="majorHAnsi"/>
      <w:b w:val="0"/>
      <w:color w:val="2F5496" w:themeColor="accent1" w:themeShade="BF"/>
      <w:sz w:val="32"/>
      <w:lang w:eastAsia="es-CR"/>
    </w:rPr>
  </w:style>
  <w:style w:type="paragraph" w:styleId="TDC1">
    <w:name w:val="toc 1"/>
    <w:basedOn w:val="Normal"/>
    <w:next w:val="Normal"/>
    <w:autoRedefine/>
    <w:uiPriority w:val="39"/>
    <w:unhideWhenUsed/>
    <w:rsid w:val="00201DC2"/>
    <w:pPr>
      <w:spacing w:after="100"/>
    </w:pPr>
  </w:style>
  <w:style w:type="paragraph" w:styleId="TDC2">
    <w:name w:val="toc 2"/>
    <w:basedOn w:val="Normal"/>
    <w:next w:val="Normal"/>
    <w:autoRedefine/>
    <w:uiPriority w:val="39"/>
    <w:unhideWhenUsed/>
    <w:rsid w:val="00201DC2"/>
    <w:pPr>
      <w:spacing w:after="100"/>
      <w:ind w:left="220"/>
    </w:pPr>
  </w:style>
  <w:style w:type="paragraph" w:styleId="TDC3">
    <w:name w:val="toc 3"/>
    <w:basedOn w:val="Normal"/>
    <w:next w:val="Normal"/>
    <w:autoRedefine/>
    <w:uiPriority w:val="39"/>
    <w:unhideWhenUsed/>
    <w:rsid w:val="00201DC2"/>
    <w:pPr>
      <w:spacing w:after="100"/>
      <w:ind w:left="440"/>
    </w:pPr>
  </w:style>
  <w:style w:type="paragraph" w:styleId="Descripcin">
    <w:name w:val="caption"/>
    <w:basedOn w:val="Normal"/>
    <w:next w:val="Normal"/>
    <w:uiPriority w:val="35"/>
    <w:unhideWhenUsed/>
    <w:qFormat/>
    <w:rsid w:val="004D7411"/>
    <w:pPr>
      <w:spacing w:after="200" w:line="240" w:lineRule="auto"/>
    </w:pPr>
    <w:rPr>
      <w:i/>
      <w:iCs/>
      <w:color w:val="44546A" w:themeColor="text2"/>
      <w:sz w:val="18"/>
      <w:szCs w:val="18"/>
    </w:rPr>
  </w:style>
  <w:style w:type="paragraph" w:styleId="NormalWeb">
    <w:name w:val="Normal (Web)"/>
    <w:basedOn w:val="Normal"/>
    <w:uiPriority w:val="99"/>
    <w:semiHidden/>
    <w:unhideWhenUsed/>
    <w:rsid w:val="00DA4270"/>
    <w:pPr>
      <w:spacing w:before="100" w:beforeAutospacing="1" w:after="100" w:afterAutospacing="1" w:line="240" w:lineRule="auto"/>
      <w:ind w:firstLine="0"/>
    </w:pPr>
    <w:rPr>
      <w:rFonts w:ascii="Times New Roman" w:eastAsia="Times New Roman" w:hAnsi="Times New Roman" w:cs="Times New Roman"/>
      <w:sz w:val="24"/>
      <w:szCs w:val="24"/>
      <w:lang w:eastAsia="es-CR"/>
    </w:rPr>
  </w:style>
  <w:style w:type="character" w:styleId="Textoennegrita">
    <w:name w:val="Strong"/>
    <w:basedOn w:val="Fuentedeprrafopredeter"/>
    <w:uiPriority w:val="22"/>
    <w:qFormat/>
    <w:rsid w:val="00DA4270"/>
    <w:rPr>
      <w:b/>
      <w:bCs/>
    </w:rPr>
  </w:style>
  <w:style w:type="character" w:styleId="CdigoHTML">
    <w:name w:val="HTML Code"/>
    <w:basedOn w:val="Fuentedeprrafopredeter"/>
    <w:uiPriority w:val="99"/>
    <w:semiHidden/>
    <w:unhideWhenUsed/>
    <w:rsid w:val="00DA4270"/>
    <w:rPr>
      <w:rFonts w:ascii="Courier New" w:eastAsia="Times New Roman" w:hAnsi="Courier New" w:cs="Courier New"/>
      <w:sz w:val="20"/>
      <w:szCs w:val="20"/>
    </w:rPr>
  </w:style>
  <w:style w:type="paragraph" w:styleId="Prrafodelista">
    <w:name w:val="List Paragraph"/>
    <w:basedOn w:val="Normal"/>
    <w:uiPriority w:val="34"/>
    <w:qFormat/>
    <w:rsid w:val="000D24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6968014">
      <w:bodyDiv w:val="1"/>
      <w:marLeft w:val="0"/>
      <w:marRight w:val="0"/>
      <w:marTop w:val="0"/>
      <w:marBottom w:val="0"/>
      <w:divBdr>
        <w:top w:val="none" w:sz="0" w:space="0" w:color="auto"/>
        <w:left w:val="none" w:sz="0" w:space="0" w:color="auto"/>
        <w:bottom w:val="none" w:sz="0" w:space="0" w:color="auto"/>
        <w:right w:val="none" w:sz="0" w:space="0" w:color="auto"/>
      </w:divBdr>
    </w:div>
    <w:div w:id="118381255">
      <w:bodyDiv w:val="1"/>
      <w:marLeft w:val="0"/>
      <w:marRight w:val="0"/>
      <w:marTop w:val="0"/>
      <w:marBottom w:val="0"/>
      <w:divBdr>
        <w:top w:val="none" w:sz="0" w:space="0" w:color="auto"/>
        <w:left w:val="none" w:sz="0" w:space="0" w:color="auto"/>
        <w:bottom w:val="none" w:sz="0" w:space="0" w:color="auto"/>
        <w:right w:val="none" w:sz="0" w:space="0" w:color="auto"/>
      </w:divBdr>
    </w:div>
    <w:div w:id="134612907">
      <w:bodyDiv w:val="1"/>
      <w:marLeft w:val="0"/>
      <w:marRight w:val="0"/>
      <w:marTop w:val="0"/>
      <w:marBottom w:val="0"/>
      <w:divBdr>
        <w:top w:val="none" w:sz="0" w:space="0" w:color="auto"/>
        <w:left w:val="none" w:sz="0" w:space="0" w:color="auto"/>
        <w:bottom w:val="none" w:sz="0" w:space="0" w:color="auto"/>
        <w:right w:val="none" w:sz="0" w:space="0" w:color="auto"/>
      </w:divBdr>
      <w:divsChild>
        <w:div w:id="1565919338">
          <w:marLeft w:val="0"/>
          <w:marRight w:val="0"/>
          <w:marTop w:val="0"/>
          <w:marBottom w:val="0"/>
          <w:divBdr>
            <w:top w:val="none" w:sz="0" w:space="0" w:color="auto"/>
            <w:left w:val="none" w:sz="0" w:space="0" w:color="auto"/>
            <w:bottom w:val="none" w:sz="0" w:space="0" w:color="auto"/>
            <w:right w:val="none" w:sz="0" w:space="0" w:color="auto"/>
          </w:divBdr>
          <w:divsChild>
            <w:div w:id="1726178503">
              <w:marLeft w:val="0"/>
              <w:marRight w:val="0"/>
              <w:marTop w:val="0"/>
              <w:marBottom w:val="0"/>
              <w:divBdr>
                <w:top w:val="none" w:sz="0" w:space="0" w:color="auto"/>
                <w:left w:val="none" w:sz="0" w:space="0" w:color="auto"/>
                <w:bottom w:val="none" w:sz="0" w:space="0" w:color="auto"/>
                <w:right w:val="none" w:sz="0" w:space="0" w:color="auto"/>
              </w:divBdr>
              <w:divsChild>
                <w:div w:id="484590466">
                  <w:marLeft w:val="0"/>
                  <w:marRight w:val="0"/>
                  <w:marTop w:val="0"/>
                  <w:marBottom w:val="0"/>
                  <w:divBdr>
                    <w:top w:val="none" w:sz="0" w:space="0" w:color="auto"/>
                    <w:left w:val="none" w:sz="0" w:space="0" w:color="auto"/>
                    <w:bottom w:val="none" w:sz="0" w:space="0" w:color="auto"/>
                    <w:right w:val="none" w:sz="0" w:space="0" w:color="auto"/>
                  </w:divBdr>
                  <w:divsChild>
                    <w:div w:id="212090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37587">
          <w:marLeft w:val="0"/>
          <w:marRight w:val="0"/>
          <w:marTop w:val="0"/>
          <w:marBottom w:val="0"/>
          <w:divBdr>
            <w:top w:val="none" w:sz="0" w:space="0" w:color="auto"/>
            <w:left w:val="none" w:sz="0" w:space="0" w:color="auto"/>
            <w:bottom w:val="none" w:sz="0" w:space="0" w:color="auto"/>
            <w:right w:val="none" w:sz="0" w:space="0" w:color="auto"/>
          </w:divBdr>
          <w:divsChild>
            <w:div w:id="1142846889">
              <w:marLeft w:val="0"/>
              <w:marRight w:val="0"/>
              <w:marTop w:val="0"/>
              <w:marBottom w:val="0"/>
              <w:divBdr>
                <w:top w:val="none" w:sz="0" w:space="0" w:color="auto"/>
                <w:left w:val="none" w:sz="0" w:space="0" w:color="auto"/>
                <w:bottom w:val="none" w:sz="0" w:space="0" w:color="auto"/>
                <w:right w:val="none" w:sz="0" w:space="0" w:color="auto"/>
              </w:divBdr>
              <w:divsChild>
                <w:div w:id="1268394566">
                  <w:marLeft w:val="0"/>
                  <w:marRight w:val="0"/>
                  <w:marTop w:val="0"/>
                  <w:marBottom w:val="0"/>
                  <w:divBdr>
                    <w:top w:val="none" w:sz="0" w:space="0" w:color="auto"/>
                    <w:left w:val="none" w:sz="0" w:space="0" w:color="auto"/>
                    <w:bottom w:val="none" w:sz="0" w:space="0" w:color="auto"/>
                    <w:right w:val="none" w:sz="0" w:space="0" w:color="auto"/>
                  </w:divBdr>
                  <w:divsChild>
                    <w:div w:id="1591549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634153">
      <w:bodyDiv w:val="1"/>
      <w:marLeft w:val="0"/>
      <w:marRight w:val="0"/>
      <w:marTop w:val="0"/>
      <w:marBottom w:val="0"/>
      <w:divBdr>
        <w:top w:val="none" w:sz="0" w:space="0" w:color="auto"/>
        <w:left w:val="none" w:sz="0" w:space="0" w:color="auto"/>
        <w:bottom w:val="none" w:sz="0" w:space="0" w:color="auto"/>
        <w:right w:val="none" w:sz="0" w:space="0" w:color="auto"/>
      </w:divBdr>
      <w:divsChild>
        <w:div w:id="167527977">
          <w:marLeft w:val="0"/>
          <w:marRight w:val="0"/>
          <w:marTop w:val="0"/>
          <w:marBottom w:val="0"/>
          <w:divBdr>
            <w:top w:val="none" w:sz="0" w:space="0" w:color="auto"/>
            <w:left w:val="none" w:sz="0" w:space="0" w:color="auto"/>
            <w:bottom w:val="none" w:sz="0" w:space="0" w:color="auto"/>
            <w:right w:val="none" w:sz="0" w:space="0" w:color="auto"/>
          </w:divBdr>
          <w:divsChild>
            <w:div w:id="655108810">
              <w:marLeft w:val="0"/>
              <w:marRight w:val="0"/>
              <w:marTop w:val="0"/>
              <w:marBottom w:val="0"/>
              <w:divBdr>
                <w:top w:val="none" w:sz="0" w:space="0" w:color="auto"/>
                <w:left w:val="none" w:sz="0" w:space="0" w:color="auto"/>
                <w:bottom w:val="none" w:sz="0" w:space="0" w:color="auto"/>
                <w:right w:val="none" w:sz="0" w:space="0" w:color="auto"/>
              </w:divBdr>
              <w:divsChild>
                <w:div w:id="1869634521">
                  <w:marLeft w:val="0"/>
                  <w:marRight w:val="0"/>
                  <w:marTop w:val="0"/>
                  <w:marBottom w:val="0"/>
                  <w:divBdr>
                    <w:top w:val="none" w:sz="0" w:space="0" w:color="auto"/>
                    <w:left w:val="none" w:sz="0" w:space="0" w:color="auto"/>
                    <w:bottom w:val="none" w:sz="0" w:space="0" w:color="auto"/>
                    <w:right w:val="none" w:sz="0" w:space="0" w:color="auto"/>
                  </w:divBdr>
                  <w:divsChild>
                    <w:div w:id="1820223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113737">
          <w:marLeft w:val="0"/>
          <w:marRight w:val="0"/>
          <w:marTop w:val="0"/>
          <w:marBottom w:val="0"/>
          <w:divBdr>
            <w:top w:val="none" w:sz="0" w:space="0" w:color="auto"/>
            <w:left w:val="none" w:sz="0" w:space="0" w:color="auto"/>
            <w:bottom w:val="none" w:sz="0" w:space="0" w:color="auto"/>
            <w:right w:val="none" w:sz="0" w:space="0" w:color="auto"/>
          </w:divBdr>
          <w:divsChild>
            <w:div w:id="1118110518">
              <w:marLeft w:val="0"/>
              <w:marRight w:val="0"/>
              <w:marTop w:val="0"/>
              <w:marBottom w:val="0"/>
              <w:divBdr>
                <w:top w:val="none" w:sz="0" w:space="0" w:color="auto"/>
                <w:left w:val="none" w:sz="0" w:space="0" w:color="auto"/>
                <w:bottom w:val="none" w:sz="0" w:space="0" w:color="auto"/>
                <w:right w:val="none" w:sz="0" w:space="0" w:color="auto"/>
              </w:divBdr>
              <w:divsChild>
                <w:div w:id="35932967">
                  <w:marLeft w:val="0"/>
                  <w:marRight w:val="0"/>
                  <w:marTop w:val="0"/>
                  <w:marBottom w:val="0"/>
                  <w:divBdr>
                    <w:top w:val="none" w:sz="0" w:space="0" w:color="auto"/>
                    <w:left w:val="none" w:sz="0" w:space="0" w:color="auto"/>
                    <w:bottom w:val="none" w:sz="0" w:space="0" w:color="auto"/>
                    <w:right w:val="none" w:sz="0" w:space="0" w:color="auto"/>
                  </w:divBdr>
                  <w:divsChild>
                    <w:div w:id="97191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6135177">
      <w:bodyDiv w:val="1"/>
      <w:marLeft w:val="0"/>
      <w:marRight w:val="0"/>
      <w:marTop w:val="0"/>
      <w:marBottom w:val="0"/>
      <w:divBdr>
        <w:top w:val="none" w:sz="0" w:space="0" w:color="auto"/>
        <w:left w:val="none" w:sz="0" w:space="0" w:color="auto"/>
        <w:bottom w:val="none" w:sz="0" w:space="0" w:color="auto"/>
        <w:right w:val="none" w:sz="0" w:space="0" w:color="auto"/>
      </w:divBdr>
    </w:div>
    <w:div w:id="346373476">
      <w:bodyDiv w:val="1"/>
      <w:marLeft w:val="0"/>
      <w:marRight w:val="0"/>
      <w:marTop w:val="0"/>
      <w:marBottom w:val="0"/>
      <w:divBdr>
        <w:top w:val="none" w:sz="0" w:space="0" w:color="auto"/>
        <w:left w:val="none" w:sz="0" w:space="0" w:color="auto"/>
        <w:bottom w:val="none" w:sz="0" w:space="0" w:color="auto"/>
        <w:right w:val="none" w:sz="0" w:space="0" w:color="auto"/>
      </w:divBdr>
    </w:div>
    <w:div w:id="459885948">
      <w:bodyDiv w:val="1"/>
      <w:marLeft w:val="0"/>
      <w:marRight w:val="0"/>
      <w:marTop w:val="0"/>
      <w:marBottom w:val="0"/>
      <w:divBdr>
        <w:top w:val="none" w:sz="0" w:space="0" w:color="auto"/>
        <w:left w:val="none" w:sz="0" w:space="0" w:color="auto"/>
        <w:bottom w:val="none" w:sz="0" w:space="0" w:color="auto"/>
        <w:right w:val="none" w:sz="0" w:space="0" w:color="auto"/>
      </w:divBdr>
    </w:div>
    <w:div w:id="491486315">
      <w:bodyDiv w:val="1"/>
      <w:marLeft w:val="0"/>
      <w:marRight w:val="0"/>
      <w:marTop w:val="0"/>
      <w:marBottom w:val="0"/>
      <w:divBdr>
        <w:top w:val="none" w:sz="0" w:space="0" w:color="auto"/>
        <w:left w:val="none" w:sz="0" w:space="0" w:color="auto"/>
        <w:bottom w:val="none" w:sz="0" w:space="0" w:color="auto"/>
        <w:right w:val="none" w:sz="0" w:space="0" w:color="auto"/>
      </w:divBdr>
      <w:divsChild>
        <w:div w:id="172916278">
          <w:marLeft w:val="0"/>
          <w:marRight w:val="0"/>
          <w:marTop w:val="0"/>
          <w:marBottom w:val="0"/>
          <w:divBdr>
            <w:top w:val="none" w:sz="0" w:space="0" w:color="auto"/>
            <w:left w:val="none" w:sz="0" w:space="0" w:color="auto"/>
            <w:bottom w:val="none" w:sz="0" w:space="0" w:color="auto"/>
            <w:right w:val="none" w:sz="0" w:space="0" w:color="auto"/>
          </w:divBdr>
        </w:div>
        <w:div w:id="295307088">
          <w:marLeft w:val="0"/>
          <w:marRight w:val="0"/>
          <w:marTop w:val="0"/>
          <w:marBottom w:val="0"/>
          <w:divBdr>
            <w:top w:val="none" w:sz="0" w:space="0" w:color="auto"/>
            <w:left w:val="none" w:sz="0" w:space="0" w:color="auto"/>
            <w:bottom w:val="none" w:sz="0" w:space="0" w:color="auto"/>
            <w:right w:val="none" w:sz="0" w:space="0" w:color="auto"/>
          </w:divBdr>
        </w:div>
        <w:div w:id="435635589">
          <w:marLeft w:val="0"/>
          <w:marRight w:val="0"/>
          <w:marTop w:val="0"/>
          <w:marBottom w:val="0"/>
          <w:divBdr>
            <w:top w:val="none" w:sz="0" w:space="0" w:color="auto"/>
            <w:left w:val="none" w:sz="0" w:space="0" w:color="auto"/>
            <w:bottom w:val="none" w:sz="0" w:space="0" w:color="auto"/>
            <w:right w:val="none" w:sz="0" w:space="0" w:color="auto"/>
          </w:divBdr>
        </w:div>
        <w:div w:id="262694214">
          <w:marLeft w:val="0"/>
          <w:marRight w:val="0"/>
          <w:marTop w:val="0"/>
          <w:marBottom w:val="0"/>
          <w:divBdr>
            <w:top w:val="none" w:sz="0" w:space="0" w:color="auto"/>
            <w:left w:val="none" w:sz="0" w:space="0" w:color="auto"/>
            <w:bottom w:val="none" w:sz="0" w:space="0" w:color="auto"/>
            <w:right w:val="none" w:sz="0" w:space="0" w:color="auto"/>
          </w:divBdr>
        </w:div>
        <w:div w:id="1727487760">
          <w:marLeft w:val="432"/>
          <w:marRight w:val="0"/>
          <w:marTop w:val="154"/>
          <w:marBottom w:val="0"/>
          <w:divBdr>
            <w:top w:val="none" w:sz="0" w:space="0" w:color="auto"/>
            <w:left w:val="none" w:sz="0" w:space="0" w:color="auto"/>
            <w:bottom w:val="none" w:sz="0" w:space="0" w:color="auto"/>
            <w:right w:val="none" w:sz="0" w:space="0" w:color="auto"/>
          </w:divBdr>
        </w:div>
      </w:divsChild>
    </w:div>
    <w:div w:id="523514497">
      <w:bodyDiv w:val="1"/>
      <w:marLeft w:val="0"/>
      <w:marRight w:val="0"/>
      <w:marTop w:val="0"/>
      <w:marBottom w:val="0"/>
      <w:divBdr>
        <w:top w:val="none" w:sz="0" w:space="0" w:color="auto"/>
        <w:left w:val="none" w:sz="0" w:space="0" w:color="auto"/>
        <w:bottom w:val="none" w:sz="0" w:space="0" w:color="auto"/>
        <w:right w:val="none" w:sz="0" w:space="0" w:color="auto"/>
      </w:divBdr>
    </w:div>
    <w:div w:id="675572981">
      <w:bodyDiv w:val="1"/>
      <w:marLeft w:val="0"/>
      <w:marRight w:val="0"/>
      <w:marTop w:val="0"/>
      <w:marBottom w:val="0"/>
      <w:divBdr>
        <w:top w:val="none" w:sz="0" w:space="0" w:color="auto"/>
        <w:left w:val="none" w:sz="0" w:space="0" w:color="auto"/>
        <w:bottom w:val="none" w:sz="0" w:space="0" w:color="auto"/>
        <w:right w:val="none" w:sz="0" w:space="0" w:color="auto"/>
      </w:divBdr>
    </w:div>
    <w:div w:id="993727539">
      <w:bodyDiv w:val="1"/>
      <w:marLeft w:val="0"/>
      <w:marRight w:val="0"/>
      <w:marTop w:val="0"/>
      <w:marBottom w:val="0"/>
      <w:divBdr>
        <w:top w:val="none" w:sz="0" w:space="0" w:color="auto"/>
        <w:left w:val="none" w:sz="0" w:space="0" w:color="auto"/>
        <w:bottom w:val="none" w:sz="0" w:space="0" w:color="auto"/>
        <w:right w:val="none" w:sz="0" w:space="0" w:color="auto"/>
      </w:divBdr>
    </w:div>
    <w:div w:id="1027869466">
      <w:bodyDiv w:val="1"/>
      <w:marLeft w:val="0"/>
      <w:marRight w:val="0"/>
      <w:marTop w:val="0"/>
      <w:marBottom w:val="0"/>
      <w:divBdr>
        <w:top w:val="none" w:sz="0" w:space="0" w:color="auto"/>
        <w:left w:val="none" w:sz="0" w:space="0" w:color="auto"/>
        <w:bottom w:val="none" w:sz="0" w:space="0" w:color="auto"/>
        <w:right w:val="none" w:sz="0" w:space="0" w:color="auto"/>
      </w:divBdr>
    </w:div>
    <w:div w:id="1027945306">
      <w:bodyDiv w:val="1"/>
      <w:marLeft w:val="0"/>
      <w:marRight w:val="0"/>
      <w:marTop w:val="0"/>
      <w:marBottom w:val="0"/>
      <w:divBdr>
        <w:top w:val="none" w:sz="0" w:space="0" w:color="auto"/>
        <w:left w:val="none" w:sz="0" w:space="0" w:color="auto"/>
        <w:bottom w:val="none" w:sz="0" w:space="0" w:color="auto"/>
        <w:right w:val="none" w:sz="0" w:space="0" w:color="auto"/>
      </w:divBdr>
    </w:div>
    <w:div w:id="1306466552">
      <w:bodyDiv w:val="1"/>
      <w:marLeft w:val="0"/>
      <w:marRight w:val="0"/>
      <w:marTop w:val="0"/>
      <w:marBottom w:val="0"/>
      <w:divBdr>
        <w:top w:val="none" w:sz="0" w:space="0" w:color="auto"/>
        <w:left w:val="none" w:sz="0" w:space="0" w:color="auto"/>
        <w:bottom w:val="none" w:sz="0" w:space="0" w:color="auto"/>
        <w:right w:val="none" w:sz="0" w:space="0" w:color="auto"/>
      </w:divBdr>
      <w:divsChild>
        <w:div w:id="1142623475">
          <w:marLeft w:val="0"/>
          <w:marRight w:val="0"/>
          <w:marTop w:val="0"/>
          <w:marBottom w:val="0"/>
          <w:divBdr>
            <w:top w:val="none" w:sz="0" w:space="0" w:color="auto"/>
            <w:left w:val="none" w:sz="0" w:space="0" w:color="auto"/>
            <w:bottom w:val="none" w:sz="0" w:space="0" w:color="auto"/>
            <w:right w:val="none" w:sz="0" w:space="0" w:color="auto"/>
          </w:divBdr>
          <w:divsChild>
            <w:div w:id="2024427781">
              <w:marLeft w:val="0"/>
              <w:marRight w:val="0"/>
              <w:marTop w:val="0"/>
              <w:marBottom w:val="0"/>
              <w:divBdr>
                <w:top w:val="none" w:sz="0" w:space="0" w:color="auto"/>
                <w:left w:val="none" w:sz="0" w:space="0" w:color="auto"/>
                <w:bottom w:val="none" w:sz="0" w:space="0" w:color="auto"/>
                <w:right w:val="none" w:sz="0" w:space="0" w:color="auto"/>
              </w:divBdr>
              <w:divsChild>
                <w:div w:id="860632905">
                  <w:marLeft w:val="0"/>
                  <w:marRight w:val="0"/>
                  <w:marTop w:val="0"/>
                  <w:marBottom w:val="0"/>
                  <w:divBdr>
                    <w:top w:val="none" w:sz="0" w:space="0" w:color="auto"/>
                    <w:left w:val="none" w:sz="0" w:space="0" w:color="auto"/>
                    <w:bottom w:val="none" w:sz="0" w:space="0" w:color="auto"/>
                    <w:right w:val="none" w:sz="0" w:space="0" w:color="auto"/>
                  </w:divBdr>
                  <w:divsChild>
                    <w:div w:id="164936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421811">
      <w:bodyDiv w:val="1"/>
      <w:marLeft w:val="0"/>
      <w:marRight w:val="0"/>
      <w:marTop w:val="0"/>
      <w:marBottom w:val="0"/>
      <w:divBdr>
        <w:top w:val="none" w:sz="0" w:space="0" w:color="auto"/>
        <w:left w:val="none" w:sz="0" w:space="0" w:color="auto"/>
        <w:bottom w:val="none" w:sz="0" w:space="0" w:color="auto"/>
        <w:right w:val="none" w:sz="0" w:space="0" w:color="auto"/>
      </w:divBdr>
    </w:div>
    <w:div w:id="1706559535">
      <w:bodyDiv w:val="1"/>
      <w:marLeft w:val="0"/>
      <w:marRight w:val="0"/>
      <w:marTop w:val="0"/>
      <w:marBottom w:val="0"/>
      <w:divBdr>
        <w:top w:val="none" w:sz="0" w:space="0" w:color="auto"/>
        <w:left w:val="none" w:sz="0" w:space="0" w:color="auto"/>
        <w:bottom w:val="none" w:sz="0" w:space="0" w:color="auto"/>
        <w:right w:val="none" w:sz="0" w:space="0" w:color="auto"/>
      </w:divBdr>
    </w:div>
    <w:div w:id="1722898224">
      <w:bodyDiv w:val="1"/>
      <w:marLeft w:val="0"/>
      <w:marRight w:val="0"/>
      <w:marTop w:val="0"/>
      <w:marBottom w:val="0"/>
      <w:divBdr>
        <w:top w:val="none" w:sz="0" w:space="0" w:color="auto"/>
        <w:left w:val="none" w:sz="0" w:space="0" w:color="auto"/>
        <w:bottom w:val="none" w:sz="0" w:space="0" w:color="auto"/>
        <w:right w:val="none" w:sz="0" w:space="0" w:color="auto"/>
      </w:divBdr>
    </w:div>
    <w:div w:id="1813674767">
      <w:bodyDiv w:val="1"/>
      <w:marLeft w:val="0"/>
      <w:marRight w:val="0"/>
      <w:marTop w:val="0"/>
      <w:marBottom w:val="0"/>
      <w:divBdr>
        <w:top w:val="none" w:sz="0" w:space="0" w:color="auto"/>
        <w:left w:val="none" w:sz="0" w:space="0" w:color="auto"/>
        <w:bottom w:val="none" w:sz="0" w:space="0" w:color="auto"/>
        <w:right w:val="none" w:sz="0" w:space="0" w:color="auto"/>
      </w:divBdr>
    </w:div>
    <w:div w:id="2006662595">
      <w:bodyDiv w:val="1"/>
      <w:marLeft w:val="0"/>
      <w:marRight w:val="0"/>
      <w:marTop w:val="0"/>
      <w:marBottom w:val="0"/>
      <w:divBdr>
        <w:top w:val="none" w:sz="0" w:space="0" w:color="auto"/>
        <w:left w:val="none" w:sz="0" w:space="0" w:color="auto"/>
        <w:bottom w:val="none" w:sz="0" w:space="0" w:color="auto"/>
        <w:right w:val="none" w:sz="0" w:space="0" w:color="auto"/>
      </w:divBdr>
    </w:div>
    <w:div w:id="2012027203">
      <w:bodyDiv w:val="1"/>
      <w:marLeft w:val="0"/>
      <w:marRight w:val="0"/>
      <w:marTop w:val="0"/>
      <w:marBottom w:val="0"/>
      <w:divBdr>
        <w:top w:val="none" w:sz="0" w:space="0" w:color="auto"/>
        <w:left w:val="none" w:sz="0" w:space="0" w:color="auto"/>
        <w:bottom w:val="none" w:sz="0" w:space="0" w:color="auto"/>
        <w:right w:val="none" w:sz="0" w:space="0" w:color="auto"/>
      </w:divBdr>
    </w:div>
    <w:div w:id="2143376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2E06BE8-9BAE-4F75-81F1-C9630CB39EC5}">
  <we:reference id="wa200005107" version="1.1.0.0" store="es-ES" storeType="OMEX"/>
  <we:alternateReferences>
    <we:reference id="wa200005107" version="1.1.0.0" store="WA20000510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6AE2E-5438-4AE2-A1D3-22A5B63C7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5</TotalTime>
  <Pages>13</Pages>
  <Words>1914</Words>
  <Characters>10533</Characters>
  <Application>Microsoft Office Word</Application>
  <DocSecurity>0</DocSecurity>
  <Lines>87</Lines>
  <Paragraphs>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 Arias</dc:creator>
  <cp:keywords/>
  <dc:description/>
  <cp:lastModifiedBy>Personal</cp:lastModifiedBy>
  <cp:revision>104</cp:revision>
  <cp:lastPrinted>2024-08-05T20:32:00Z</cp:lastPrinted>
  <dcterms:created xsi:type="dcterms:W3CDTF">2024-07-12T00:51:00Z</dcterms:created>
  <dcterms:modified xsi:type="dcterms:W3CDTF">2024-11-11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XpAAyJI"/&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